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D3722C">
      <w:pPr>
        <w:pStyle w:val="Title"/>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Iqbal</w:t>
      </w:r>
      <w:r w:rsidR="003C55CB">
        <w:rPr>
          <w:rStyle w:val="FootnoteReference"/>
        </w:rPr>
        <w:footnoteReference w:id="3"/>
      </w:r>
      <w:r w:rsidRPr="00A24306">
        <w:t>, Paul Vauterin</w:t>
      </w:r>
      <w:r w:rsidR="00EA015D">
        <w:fldChar w:fldCharType="begin"/>
      </w:r>
      <w:r w:rsidR="00EA015D">
        <w:instrText xml:space="preserve"> NOTEREF _Ref407025212 \h  \* MERGEFORMAT </w:instrText>
      </w:r>
      <w:r w:rsidR="00EA015D">
        <w:fldChar w:fldCharType="separate"/>
      </w:r>
      <w:r w:rsidR="00BA317B">
        <w:t>1</w:t>
      </w:r>
      <w:r w:rsidR="00EA015D">
        <w:fldChar w:fldCharType="end"/>
      </w:r>
      <w:r w:rsidR="00CE7736">
        <w:t>,</w:t>
      </w:r>
      <w:r w:rsidRPr="00A24306">
        <w:t xml:space="preserve"> Richard Pearson</w:t>
      </w:r>
      <w:r w:rsidR="005C3FF3">
        <w:rPr>
          <w:vertAlign w:val="superscript"/>
        </w:rPr>
        <w:fldChar w:fldCharType="begin"/>
      </w:r>
      <w:r w:rsidR="00CE7736">
        <w:instrText xml:space="preserve"> NOTEREF _Ref407025212 \f \h </w:instrText>
      </w:r>
      <w:r w:rsidR="005C3FF3">
        <w:rPr>
          <w:vertAlign w:val="superscript"/>
        </w:rPr>
      </w:r>
      <w:r w:rsidR="005C3FF3">
        <w:rPr>
          <w:vertAlign w:val="superscript"/>
        </w:rPr>
        <w:fldChar w:fldCharType="separate"/>
      </w:r>
      <w:r w:rsidR="00BA317B" w:rsidRPr="00BA317B">
        <w:rPr>
          <w:rStyle w:val="FootnoteReference"/>
        </w:rPr>
        <w:t>1</w:t>
      </w:r>
      <w:r w:rsidR="005C3FF3">
        <w:rPr>
          <w:vertAlign w:val="superscript"/>
        </w:rPr>
        <w:fldChar w:fldCharType="end"/>
      </w:r>
      <w:r w:rsidR="00CE7736">
        <w:rPr>
          <w:vertAlign w:val="superscript"/>
        </w:rPr>
        <w:t>,</w:t>
      </w:r>
      <w:r w:rsidR="005C3FF3">
        <w:rPr>
          <w:vertAlign w:val="superscript"/>
        </w:rPr>
        <w:fldChar w:fldCharType="begin"/>
      </w:r>
      <w:r w:rsidR="00CE7736">
        <w:rPr>
          <w:vertAlign w:val="superscript"/>
        </w:rPr>
        <w:instrText xml:space="preserve"> NOTEREF _Ref407025258 \f \h </w:instrText>
      </w:r>
      <w:r w:rsidR="005C3FF3">
        <w:rPr>
          <w:vertAlign w:val="superscript"/>
        </w:rPr>
      </w:r>
      <w:r w:rsidR="005C3FF3">
        <w:rPr>
          <w:vertAlign w:val="superscript"/>
        </w:rPr>
        <w:fldChar w:fldCharType="separate"/>
      </w:r>
      <w:r w:rsidR="00BA317B" w:rsidRPr="00BA317B">
        <w:rPr>
          <w:rStyle w:val="FootnoteReference"/>
        </w:rPr>
        <w:t>2</w:t>
      </w:r>
      <w:r w:rsidR="005C3FF3">
        <w:rPr>
          <w:vertAlign w:val="superscript"/>
        </w:rPr>
        <w:fldChar w:fldCharType="end"/>
      </w:r>
      <w:r w:rsidRPr="00A24306">
        <w:t>, Susana Campino</w:t>
      </w:r>
      <w:r w:rsidR="005C3FF3">
        <w:fldChar w:fldCharType="begin"/>
      </w:r>
      <w:r w:rsidR="00CE7736">
        <w:instrText xml:space="preserve"> NOTEREF _Ref407025258 \f \h </w:instrText>
      </w:r>
      <w:r w:rsidR="005C3FF3">
        <w:fldChar w:fldCharType="separate"/>
      </w:r>
      <w:r w:rsidR="00BA317B" w:rsidRPr="00BA317B">
        <w:rPr>
          <w:rStyle w:val="FootnoteReference"/>
        </w:rPr>
        <w:t>2</w:t>
      </w:r>
      <w:r w:rsidR="005C3FF3">
        <w:fldChar w:fldCharType="end"/>
      </w:r>
      <w:r w:rsidRPr="00A24306">
        <w:t xml:space="preserve">, </w:t>
      </w:r>
      <w:r w:rsidR="0004180F">
        <w:t>Michel Theron</w:t>
      </w:r>
      <w:r w:rsidR="005C3FF3">
        <w:fldChar w:fldCharType="begin"/>
      </w:r>
      <w:r w:rsidR="00CE7736">
        <w:instrText xml:space="preserve"> NOTEREF _Ref407025258 \f \h </w:instrText>
      </w:r>
      <w:r w:rsidR="005C3FF3">
        <w:fldChar w:fldCharType="separate"/>
      </w:r>
      <w:r w:rsidR="00BA317B" w:rsidRPr="00BA317B">
        <w:rPr>
          <w:rStyle w:val="FootnoteReference"/>
        </w:rPr>
        <w:t>2</w:t>
      </w:r>
      <w:r w:rsidR="005C3FF3">
        <w:fldChar w:fldCharType="end"/>
      </w:r>
      <w:r w:rsidR="0004180F">
        <w:t>, Kelda Goul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BA317B" w:rsidRPr="00BA317B">
        <w:rPr>
          <w:rStyle w:val="FootnoteReference"/>
        </w:rPr>
        <w:t>2</w:t>
      </w:r>
      <w:r w:rsidR="005C3FF3">
        <w:rPr>
          <w:vertAlign w:val="superscript"/>
        </w:rPr>
        <w:fldChar w:fldCharType="end"/>
      </w:r>
      <w:r w:rsidR="0004180F">
        <w:t xml:space="preserve">, </w:t>
      </w:r>
      <w:r w:rsidRPr="00A24306">
        <w:t>Daniel Mea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BA317B" w:rsidRPr="00BA317B">
        <w:rPr>
          <w:rStyle w:val="FootnoteReference"/>
        </w:rPr>
        <w:t>2</w:t>
      </w:r>
      <w:r w:rsidR="005C3FF3">
        <w:rPr>
          <w:vertAlign w:val="superscript"/>
        </w:rPr>
        <w:fldChar w:fldCharType="end"/>
      </w:r>
      <w:r w:rsidRPr="00A24306">
        <w:t>, Eleanor Drury</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BA317B" w:rsidRPr="00BA317B">
        <w:rPr>
          <w:rStyle w:val="FootnoteReference"/>
        </w:rPr>
        <w:t>2</w:t>
      </w:r>
      <w:r w:rsidR="005C3FF3">
        <w:rPr>
          <w:vertAlign w:val="superscript"/>
        </w:rPr>
        <w:fldChar w:fldCharType="end"/>
      </w:r>
      <w:r w:rsidRPr="00A24306">
        <w:t xml:space="preserve">, </w:t>
      </w:r>
      <w:r w:rsidR="00395FA2">
        <w:t>John O’Brien</w:t>
      </w:r>
      <w:r w:rsidR="00E13949">
        <w:rPr>
          <w:rStyle w:val="FootnoteReference"/>
        </w:rPr>
        <w:footnoteReference w:id="4"/>
      </w:r>
      <w:r w:rsidR="00395FA2">
        <w:t xml:space="preserve">, Valentin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5C3FF3">
        <w:rPr>
          <w:vertAlign w:val="superscript"/>
        </w:rPr>
        <w:fldChar w:fldCharType="begin"/>
      </w:r>
      <w:r w:rsidR="00630078">
        <w:instrText xml:space="preserve"> NOTEREF _Ref407025337 \f \h </w:instrText>
      </w:r>
      <w:r w:rsidR="005C3FF3">
        <w:rPr>
          <w:vertAlign w:val="superscript"/>
        </w:rPr>
      </w:r>
      <w:r w:rsidR="005C3FF3">
        <w:rPr>
          <w:vertAlign w:val="superscript"/>
        </w:rPr>
        <w:fldChar w:fldCharType="separate"/>
      </w:r>
      <w:r w:rsidR="00BA317B" w:rsidRPr="00BA317B">
        <w:rPr>
          <w:rStyle w:val="FootnoteReference"/>
        </w:rPr>
        <w:t>5</w:t>
      </w:r>
      <w:r w:rsidR="005C3FF3">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r w:rsidR="00EA015D">
        <w:fldChar w:fldCharType="begin"/>
      </w:r>
      <w:r w:rsidR="00EA015D">
        <w:instrText xml:space="preserve"> NOTEREF _Ref417453778 \h  \* MERGEFORMAT </w:instrText>
      </w:r>
      <w:r w:rsidR="00EA015D">
        <w:fldChar w:fldCharType="separate"/>
      </w:r>
      <w:r w:rsidR="00BA317B">
        <w:t>7</w:t>
      </w:r>
      <w:r w:rsidR="00EA015D">
        <w:fldChar w:fldCharType="end"/>
      </w:r>
      <w:r w:rsidR="00BE5D41">
        <w:t>,</w:t>
      </w:r>
      <w:r w:rsidRPr="00A24306">
        <w:t xml:space="preserve"> </w:t>
      </w:r>
      <w:proofErr w:type="spellStart"/>
      <w:r w:rsidR="00BE5D41">
        <w:t>Upeka</w:t>
      </w:r>
      <w:proofErr w:type="spellEnd"/>
      <w:r w:rsidR="00BE5D41">
        <w:t xml:space="preserve"> Samarakoon</w:t>
      </w:r>
      <w:r w:rsidR="00EA015D">
        <w:fldChar w:fldCharType="begin"/>
      </w:r>
      <w:r w:rsidR="00EA015D">
        <w:instrText xml:space="preserve"> NOTEREF _Ref417453876 \h  \* MERGEFORMAT </w:instrText>
      </w:r>
      <w:r w:rsidR="00EA015D">
        <w:fldChar w:fldCharType="separate"/>
      </w:r>
      <w:r w:rsidR="00BA317B">
        <w:t>8</w:t>
      </w:r>
      <w:r w:rsidR="00EA015D">
        <w:fldChar w:fldCharType="end"/>
      </w:r>
      <w:r w:rsidR="00BE5D41">
        <w:t xml:space="preserve">, </w:t>
      </w:r>
      <w:r w:rsidRPr="00A24306">
        <w:t>Lisa Ranford-Cartwright</w:t>
      </w:r>
      <w:bookmarkStart w:id="3" w:name="_Ref417453778"/>
      <w:r w:rsidR="00E13949">
        <w:rPr>
          <w:rStyle w:val="FootnoteReference"/>
        </w:rPr>
        <w:footnoteReference w:id="7"/>
      </w:r>
      <w:bookmarkEnd w:id="3"/>
      <w:r w:rsidRPr="00A24306">
        <w:t xml:space="preserve">, Michael </w:t>
      </w:r>
      <w:proofErr w:type="spellStart"/>
      <w:r w:rsidRPr="00A24306">
        <w:t>Ferdig</w:t>
      </w:r>
      <w:bookmarkStart w:id="4" w:name="_Ref417453876"/>
      <w:proofErr w:type="spellEnd"/>
      <w:r w:rsidR="00E13949">
        <w:rPr>
          <w:rStyle w:val="FootnoteReference"/>
        </w:rPr>
        <w:footnoteReference w:id="8"/>
      </w:r>
      <w:bookmarkEnd w:id="4"/>
      <w:r w:rsidRPr="00A24306">
        <w:t xml:space="preserve">, </w:t>
      </w:r>
      <w:r w:rsidR="00CE7736">
        <w:t>Karen Hayton</w:t>
      </w:r>
      <w:r w:rsidR="005C3FF3">
        <w:fldChar w:fldCharType="begin"/>
      </w:r>
      <w:r w:rsidR="00630078">
        <w:instrText xml:space="preserve"> NOTEREF _Ref407025357 \f \h </w:instrText>
      </w:r>
      <w:r w:rsidR="005C3FF3">
        <w:fldChar w:fldCharType="separate"/>
      </w:r>
      <w:r w:rsidR="00BA317B" w:rsidRPr="00BA317B">
        <w:rPr>
          <w:rStyle w:val="FootnoteReference"/>
        </w:rPr>
        <w:t>9</w:t>
      </w:r>
      <w:r w:rsidR="005C3FF3">
        <w:fldChar w:fldCharType="end"/>
      </w:r>
      <w:r w:rsidR="00CE7736">
        <w:t xml:space="preserve">, </w:t>
      </w:r>
      <w:proofErr w:type="spellStart"/>
      <w:r w:rsidRPr="00A24306">
        <w:t>Xinzhuan</w:t>
      </w:r>
      <w:proofErr w:type="spellEnd"/>
      <w:r w:rsidRPr="00A24306">
        <w:t xml:space="preserve"> Su</w:t>
      </w:r>
      <w:bookmarkStart w:id="5" w:name="_Ref407025357"/>
      <w:r w:rsidR="00CE7736">
        <w:rPr>
          <w:rStyle w:val="FootnoteReference"/>
        </w:rPr>
        <w:footnoteReference w:id="9"/>
      </w:r>
      <w:bookmarkEnd w:id="5"/>
      <w:r w:rsidRPr="00A24306">
        <w:t>, Thomas Wellems</w:t>
      </w:r>
      <w:r w:rsidR="005C3FF3">
        <w:rPr>
          <w:vertAlign w:val="superscript"/>
        </w:rPr>
        <w:fldChar w:fldCharType="begin"/>
      </w:r>
      <w:r w:rsidR="00630078">
        <w:instrText xml:space="preserve"> NOTEREF _Ref407025357 \f \h </w:instrText>
      </w:r>
      <w:r w:rsidR="005C3FF3">
        <w:rPr>
          <w:vertAlign w:val="superscript"/>
        </w:rPr>
      </w:r>
      <w:r w:rsidR="005C3FF3">
        <w:rPr>
          <w:vertAlign w:val="superscript"/>
        </w:rPr>
        <w:fldChar w:fldCharType="separate"/>
      </w:r>
      <w:r w:rsidR="00BA317B" w:rsidRPr="00BA317B">
        <w:rPr>
          <w:rStyle w:val="FootnoteReference"/>
        </w:rPr>
        <w:t>9</w:t>
      </w:r>
      <w:r w:rsidR="005C3FF3">
        <w:rPr>
          <w:vertAlign w:val="superscript"/>
        </w:rPr>
        <w:fldChar w:fldCharType="end"/>
      </w:r>
      <w:r w:rsidRPr="00A24306">
        <w:t>, Julian Rayner</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BA317B" w:rsidRPr="00BA317B">
        <w:rPr>
          <w:rStyle w:val="FootnoteReference"/>
        </w:rPr>
        <w:t>2</w:t>
      </w:r>
      <w:r w:rsidR="005C3FF3">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BA317B" w:rsidRPr="00BA317B">
        <w:rPr>
          <w:rStyle w:val="FootnoteReference"/>
        </w:rPr>
        <w:t>2</w:t>
      </w:r>
      <w:r w:rsidR="005C3FF3">
        <w:rPr>
          <w:vertAlign w:val="superscript"/>
        </w:rPr>
        <w:fldChar w:fldCharType="end"/>
      </w:r>
      <w:r w:rsidR="00630078">
        <w:rPr>
          <w:vertAlign w:val="superscript"/>
        </w:rPr>
        <w:t>,</w:t>
      </w:r>
      <w:r w:rsidR="005C3FF3">
        <w:rPr>
          <w:vertAlign w:val="superscript"/>
        </w:rPr>
        <w:fldChar w:fldCharType="begin"/>
      </w:r>
      <w:r w:rsidR="00630078">
        <w:rPr>
          <w:vertAlign w:val="superscript"/>
        </w:rPr>
        <w:instrText xml:space="preserve"> NOTEREF _Ref407025212 \f \h </w:instrText>
      </w:r>
      <w:r w:rsidR="005C3FF3">
        <w:rPr>
          <w:vertAlign w:val="superscript"/>
        </w:rPr>
      </w:r>
      <w:r w:rsidR="005C3FF3">
        <w:rPr>
          <w:vertAlign w:val="superscript"/>
        </w:rPr>
        <w:fldChar w:fldCharType="separate"/>
      </w:r>
      <w:r w:rsidR="00BA317B" w:rsidRPr="00BA317B">
        <w:rPr>
          <w:rStyle w:val="FootnoteReference"/>
        </w:rPr>
        <w:t>1</w:t>
      </w:r>
      <w:r w:rsidR="005C3FF3">
        <w:rPr>
          <w:vertAlign w:val="superscript"/>
        </w:rPr>
        <w:fldChar w:fldCharType="end"/>
      </w:r>
    </w:p>
    <w:p w:rsidR="00A24306" w:rsidRDefault="00A24306" w:rsidP="00D3722C">
      <w:pPr>
        <w:pStyle w:val="Heading1"/>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w:t>
      </w:r>
      <w:r w:rsidR="00F803F5">
        <w:lastRenderedPageBreak/>
        <w:t xml:space="preserve">for </w:t>
      </w:r>
      <w:r w:rsidR="00CC57FE">
        <w:t xml:space="preserve">fine-grained </w:t>
      </w:r>
      <w:r w:rsidR="00F803F5">
        <w:t xml:space="preserve">genotype-phenotype studies within the crosses themselves. We </w:t>
      </w:r>
      <w:r w:rsidR="00624AF9">
        <w:t xml:space="preserve">use the variation data to address </w:t>
      </w:r>
      <w:r w:rsidR="00B11DF3">
        <w:t xml:space="preserve">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D3722C">
      <w:pPr>
        <w:pStyle w:val="Heading1"/>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5C3FF3">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5C3FF3">
        <w:fldChar w:fldCharType="separate"/>
      </w:r>
      <w:r w:rsidR="00194EE4" w:rsidRPr="00194EE4">
        <w:rPr>
          <w:noProof/>
        </w:rPr>
        <w:t>(Ashley et al. 2014)</w:t>
      </w:r>
      <w:r w:rsidR="005C3FF3">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5C3FF3">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5C3FF3">
        <w:fldChar w:fldCharType="separate"/>
      </w:r>
      <w:r w:rsidR="00CB6C32" w:rsidRPr="00CB6C32">
        <w:rPr>
          <w:noProof/>
        </w:rPr>
        <w:t>(Manske</w:t>
      </w:r>
      <w:r w:rsidR="00DB2FDB">
        <w:rPr>
          <w:noProof/>
        </w:rPr>
        <w:t>, Miotto</w:t>
      </w:r>
      <w:r w:rsidR="00CB6C32" w:rsidRPr="00CB6C32">
        <w:rPr>
          <w:noProof/>
        </w:rPr>
        <w:t xml:space="preserve"> et al., 2012; Miotto et al., 2013)</w:t>
      </w:r>
      <w:r w:rsidR="005C3FF3">
        <w:fldChar w:fldCharType="end"/>
      </w:r>
      <w:r w:rsidR="0066222C">
        <w:t xml:space="preserve">, </w:t>
      </w:r>
      <w:r w:rsidR="00DB2FDB">
        <w:t xml:space="preserve">the generation of antigenic diversity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DB2FDB">
        <w:t xml:space="preserve"> and </w:t>
      </w:r>
      <w:r w:rsidR="0066222C">
        <w:t xml:space="preserve">the genetic basis for artemisinin resistance </w:t>
      </w:r>
      <w:r w:rsidR="005C3FF3">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5C3FF3">
        <w:fldChar w:fldCharType="separate"/>
      </w:r>
      <w:r w:rsidR="00194EE4" w:rsidRPr="00194EE4">
        <w:rPr>
          <w:noProof/>
        </w:rPr>
        <w:t>(Ariey et al. 2014)</w:t>
      </w:r>
      <w:r w:rsidR="005C3FF3">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w:t>
      </w:r>
      <w:r w:rsidR="00624AF9">
        <w:t>p</w:t>
      </w:r>
      <w:r w:rsidR="0066222C">
        <w:t xml:space="preserve"> genome has an extremely biased n</w:t>
      </w:r>
      <w:r w:rsidR="00D52B09">
        <w:t>ucleotide composition, with 80.6</w:t>
      </w:r>
      <w:r w:rsidR="0066222C">
        <w:t xml:space="preserve">% (A+T) content overall and </w:t>
      </w:r>
      <w:r w:rsidR="00D52B09">
        <w:t>~90</w:t>
      </w:r>
      <w:r w:rsidR="0066222C">
        <w:t xml:space="preserve">% (A+T) in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194EE4" w:rsidRPr="00194EE4">
        <w:rPr>
          <w:noProof/>
        </w:rPr>
        <w:t>(Gardner et al. 2002)</w:t>
      </w:r>
      <w:r w:rsidR="005C3FF3">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5C3FF3">
        <w:fldChar w:fldCharType="separate"/>
      </w:r>
      <w:r w:rsidR="00194EE4" w:rsidRPr="00194EE4">
        <w:rPr>
          <w:noProof/>
        </w:rPr>
        <w:t>(Gardner et al. 2002; Zilversmit et al. 2010; Muralidharan &amp; Goldberg 2013; DePristo et al. 2006)</w:t>
      </w:r>
      <w:r w:rsidR="005C3FF3">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5C3FF3">
        <w:fldChar w:fldCharType="separate"/>
      </w:r>
      <w:r w:rsidR="00486677" w:rsidRPr="00486677">
        <w:rPr>
          <w:noProof/>
        </w:rPr>
        <w:t>(Bopp et al. 2013; Freitas-Junior et al. 2000; Claessens et al. 2014)</w:t>
      </w:r>
      <w:r w:rsidR="005C3FF3">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highly diverged from the reference sequence</w:t>
      </w:r>
      <w:r w:rsidR="001C1697">
        <w:t xml:space="preserve"> </w:t>
      </w:r>
      <w:r w:rsidR="005C3FF3">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5C3FF3">
        <w:fldChar w:fldCharType="separate"/>
      </w:r>
      <w:r w:rsidR="00194EE4" w:rsidRPr="00194EE4">
        <w:rPr>
          <w:noProof/>
        </w:rPr>
        <w:t>(Roy et al. 2008)</w:t>
      </w:r>
      <w:r w:rsidR="005C3FF3">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5C3FF3">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5C3FF3">
        <w:fldChar w:fldCharType="separate"/>
      </w:r>
      <w:r w:rsidR="00194EE4" w:rsidRPr="00194EE4">
        <w:rPr>
          <w:noProof/>
        </w:rPr>
        <w:t>(Jeffares et al. 2007; Haerty &amp; Golding 2011; Tan et al. 2010)</w:t>
      </w:r>
      <w:r w:rsidR="005C3FF3">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5C3FF3">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5C3FF3">
        <w:fldChar w:fldCharType="separate"/>
      </w:r>
      <w:r w:rsidR="00123EBE" w:rsidRPr="00123EBE">
        <w:rPr>
          <w:noProof/>
        </w:rPr>
        <w:t>(Mok et al. 2014; Gonzales et al. 2008)</w:t>
      </w:r>
      <w:r w:rsidR="005C3FF3">
        <w:fldChar w:fldCharType="end"/>
      </w:r>
      <w:r w:rsidR="00B1727B">
        <w:t xml:space="preserve">. </w:t>
      </w:r>
      <w:r w:rsidR="00B1727B">
        <w:lastRenderedPageBreak/>
        <w:t xml:space="preserve">Knowledge of complex variation, where haplotypes are highly diverged from the reference genome, is </w:t>
      </w:r>
      <w:r w:rsidR="001C088D">
        <w:t xml:space="preserve">constrained </w:t>
      </w:r>
      <w:r w:rsidR="001C1697">
        <w:t xml:space="preserve">to a few well-studied </w:t>
      </w:r>
      <w:r w:rsidR="00624AF9">
        <w:t>genes</w:t>
      </w:r>
      <w:r w:rsidR="000A47CF">
        <w:t xml:space="preserve"> such as </w:t>
      </w:r>
      <w:r w:rsidR="000A47CF">
        <w:rPr>
          <w:i/>
        </w:rPr>
        <w:t>msp1</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5C3FF3">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5C3FF3">
        <w:fldChar w:fldCharType="separate"/>
      </w:r>
      <w:r w:rsidR="00194EE4" w:rsidRPr="00194EE4">
        <w:rPr>
          <w:noProof/>
        </w:rPr>
        <w:t>(Robasky et al. 2014)</w:t>
      </w:r>
      <w:r w:rsidR="005C3FF3">
        <w:fldChar w:fldCharType="end"/>
      </w:r>
      <w:r>
        <w:t xml:space="preserve">. </w:t>
      </w:r>
      <w:r w:rsidR="00016DA9">
        <w:t>Sequencing of replicates provides one strate</w:t>
      </w:r>
      <w:r w:rsidR="00E52F83">
        <w:t>gy for mitigating errors</w:t>
      </w:r>
      <w:r w:rsidR="00016DA9">
        <w:t>.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123EBE">
        <w:t xml:space="preserve">. While a small number of </w:t>
      </w:r>
      <w:r w:rsidR="00123EBE" w:rsidRPr="0083016F">
        <w:rPr>
          <w:i/>
        </w:rPr>
        <w:t>de novo</w:t>
      </w:r>
      <w:r w:rsidR="00123EBE">
        <w:t xml:space="preserve"> mutations are expected in progeny of a cross, the vast majority of Mendelian inconsistencies will reflect errors in variant discovery and/or genotyping, and thus can be used to calibrate methods and filter data</w:t>
      </w:r>
      <w:r w:rsidR="00890734">
        <w:t xml:space="preserve"> </w:t>
      </w:r>
      <w:r w:rsidR="005C3FF3">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5C3FF3">
        <w:fldChar w:fldCharType="separate"/>
      </w:r>
      <w:r w:rsidR="00194EE4" w:rsidRPr="00194EE4">
        <w:rPr>
          <w:noProof/>
        </w:rPr>
        <w:t>(Saunders et al. 2007)</w:t>
      </w:r>
      <w:r w:rsidR="005C3FF3">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5C3FF3">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194EE4" w:rsidRPr="00194EE4">
        <w:rPr>
          <w:noProof/>
        </w:rPr>
        <w:t>(Walliker et al. 1987)</w:t>
      </w:r>
      <w:r w:rsidR="005C3FF3">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5C3FF3">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5C3FF3">
        <w:fldChar w:fldCharType="separate"/>
      </w:r>
      <w:r w:rsidR="00194EE4" w:rsidRPr="00194EE4">
        <w:rPr>
          <w:noProof/>
        </w:rPr>
        <w:t>(Wellems et al. 1991)</w:t>
      </w:r>
      <w:r w:rsidR="005C3FF3">
        <w:fldChar w:fldCharType="end"/>
      </w:r>
      <w:r w:rsidR="00A72CFF">
        <w:t xml:space="preserve"> and host specificity </w:t>
      </w:r>
      <w:r w:rsidR="005C3FF3">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194EE4" w:rsidRPr="00194EE4">
        <w:rPr>
          <w:noProof/>
        </w:rPr>
        <w:t>(Hayton et al. 2008)</w:t>
      </w:r>
      <w:r w:rsidR="005C3FF3">
        <w:fldChar w:fldCharType="end"/>
      </w:r>
      <w:r w:rsidR="00A72CFF">
        <w:t xml:space="preserve">. However, although </w:t>
      </w:r>
      <w:r w:rsidR="00367A11">
        <w:t xml:space="preserve">only a limited number of </w:t>
      </w:r>
      <w:r w:rsidR="00A72CFF">
        <w:t xml:space="preserve">crosses </w:t>
      </w:r>
      <w:r w:rsidR="00367A11">
        <w:t>are available</w:t>
      </w:r>
      <w:r w:rsidR="00A72CFF">
        <w:t xml:space="preserve">, </w:t>
      </w:r>
      <w:r w:rsidR="00367A11">
        <w:t>typically more than 3</w:t>
      </w:r>
      <w:r w:rsidR="004C331A">
        <w:t xml:space="preserve">0 genetically distinct </w:t>
      </w:r>
      <w:r w:rsidR="00A72CFF">
        <w:t>progeny clones</w:t>
      </w:r>
      <w:r w:rsidR="004C331A">
        <w:t xml:space="preserve"> can be obtained from a single cross</w:t>
      </w:r>
      <w:r w:rsidR="00367A11">
        <w:t xml:space="preserve"> </w:t>
      </w:r>
      <w:r w:rsidR="005C3FF3">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5C3FF3">
        <w:fldChar w:fldCharType="separate"/>
      </w:r>
      <w:r w:rsidR="00367A11" w:rsidRPr="00367A11">
        <w:rPr>
          <w:noProof/>
        </w:rPr>
        <w:t>(Ranford-Cartwright &amp; Mwangi 2012)</w:t>
      </w:r>
      <w:r w:rsidR="005C3FF3">
        <w:fldChar w:fldCharType="end"/>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These three crosses are therefore a precious resource for studying genome variation</w:t>
      </w:r>
      <w:r w:rsidR="00624AF9">
        <w:t xml:space="preserve"> in </w:t>
      </w:r>
      <w:r w:rsidR="00624AF9" w:rsidRPr="00624AF9">
        <w:rPr>
          <w:i/>
        </w:rPr>
        <w:t>P. falciparum</w:t>
      </w:r>
      <w:r w:rsidR="00A72CFF">
        <w:t xml:space="preserve">, because </w:t>
      </w:r>
      <w:r w:rsidR="00016DA9">
        <w:t>biological replicates can be readily obtained</w:t>
      </w:r>
      <w:r w:rsidR="003D5E66">
        <w:t xml:space="preserve"> by </w:t>
      </w:r>
      <w:r w:rsidR="003D5E66">
        <w:rPr>
          <w:i/>
        </w:rPr>
        <w:t xml:space="preserve">in vitro </w:t>
      </w:r>
      <w:r w:rsidR="003D5E66">
        <w:t>culture methods</w:t>
      </w:r>
      <w:r w:rsidR="00016DA9">
        <w:t xml:space="preserve">, and because </w:t>
      </w:r>
      <w:r w:rsidR="00A72CFF">
        <w:t>they represent the only</w:t>
      </w:r>
      <w:r w:rsidR="00016DA9">
        <w:t xml:space="preserve"> experimental system</w:t>
      </w:r>
      <w:r w:rsidR="00A72CFF">
        <w:t xml:space="preserve"> within which </w:t>
      </w:r>
      <w:r w:rsidR="00016DA9">
        <w:t>Mendelian errors can be observed</w:t>
      </w:r>
      <w:r w:rsidR="003D5E66">
        <w:t xml:space="preserve"> and used to guide variant discovery</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w:t>
      </w:r>
      <w:r w:rsidR="0065235B">
        <w:t xml:space="preserve">a </w:t>
      </w:r>
      <w:r w:rsidR="00AE2F47">
        <w:t xml:space="preserve">broad </w:t>
      </w:r>
      <w:r w:rsidR="0065235B">
        <w:t>range of genetic and phenotypic diversity</w:t>
      </w:r>
      <w:r w:rsidR="002453E7">
        <w:t xml:space="preserve"> </w:t>
      </w:r>
      <w:r w:rsidR="005C3FF3">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5C3FF3">
        <w:fldChar w:fldCharType="separate"/>
      </w:r>
      <w:r w:rsidR="002453E7" w:rsidRPr="002453E7">
        <w:rPr>
          <w:noProof/>
        </w:rPr>
        <w:t>(Ranford-Cartwright &amp; Mwangi 2012)</w:t>
      </w:r>
      <w:r w:rsidR="005C3FF3">
        <w:fldChar w:fldCharType="end"/>
      </w:r>
      <w:r>
        <w:t xml:space="preserve">. We use a combination of methods for variant discovery, leveraging both alignment of sequence reads to the 3D7 reference genome </w:t>
      </w:r>
      <w:r w:rsidR="005C3FF3">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5C3FF3">
        <w:fldChar w:fldCharType="separate"/>
      </w:r>
      <w:r w:rsidR="008F4EA1" w:rsidRPr="008F4EA1">
        <w:rPr>
          <w:noProof/>
        </w:rPr>
        <w:t>(DePristo et al. 2011; Li &amp; Durbin 2009; McKenna et al. 2010)</w:t>
      </w:r>
      <w:r w:rsidR="005C3FF3">
        <w:fldChar w:fldCharType="end"/>
      </w:r>
      <w:r w:rsidR="00194EE4">
        <w:t xml:space="preserve"> </w:t>
      </w:r>
      <w:r>
        <w:t>and reference-fre</w:t>
      </w:r>
      <w:r w:rsidR="00194EE4">
        <w:t xml:space="preserve">e sequence assembly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194EE4" w:rsidRPr="00194EE4">
        <w:rPr>
          <w:noProof/>
        </w:rPr>
        <w:t>(Iqbal et al. 2012)</w:t>
      </w:r>
      <w:r w:rsidR="005C3FF3">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w:t>
      </w:r>
      <w:r w:rsidR="002759C7">
        <w:t xml:space="preserve"> These data reveal some </w:t>
      </w:r>
      <w:r w:rsidR="002759C7">
        <w:lastRenderedPageBreak/>
        <w:t>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valuable for further </w:t>
      </w:r>
      <w:r w:rsidR="001C4E6F">
        <w:t>research and education</w:t>
      </w:r>
      <w:r w:rsidR="00FA54A3">
        <w:t xml:space="preserve"> </w:t>
      </w:r>
      <w:r w:rsidR="00624AF9">
        <w:t xml:space="preserve">in </w:t>
      </w:r>
      <w:r w:rsidR="00FA54A3">
        <w:t>the genome biology of eukaryotic pathogens</w:t>
      </w:r>
      <w:r w:rsidR="001C4E6F">
        <w:t xml:space="preserve">, we describe a novel web application providing a means for exploring </w:t>
      </w:r>
      <w:r w:rsidR="009A1874">
        <w:t>and interacting with the</w:t>
      </w:r>
      <w:r w:rsidR="001C4E6F">
        <w:t xml:space="preserve"> data in an intuitive way.</w:t>
      </w:r>
      <w:r w:rsidR="0065235B">
        <w:t xml:space="preserve"> </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5C3FF3">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5C3FF3">
        <w:fldChar w:fldCharType="separate"/>
      </w:r>
      <w:r w:rsidR="00EE1931" w:rsidRPr="00EE1931">
        <w:rPr>
          <w:noProof/>
        </w:rPr>
        <w:t>(Su et al. 1999; Jiang et al. 2011; Walker-Jonah et al. 1992)</w:t>
      </w:r>
      <w:r w:rsidR="005C3FF3">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5C3FF3">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5C3FF3">
        <w:fldChar w:fldCharType="separate"/>
      </w:r>
      <w:r w:rsidR="009D296D" w:rsidRPr="009D296D">
        <w:rPr>
          <w:noProof/>
        </w:rPr>
        <w:t>(Su et al. 1999)</w:t>
      </w:r>
      <w:r w:rsidR="005C3FF3">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5C3FF3">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6D6FCD" w:rsidRPr="006D6FCD">
        <w:rPr>
          <w:noProof/>
        </w:rPr>
        <w:t>(Samarakoon, Regier, et al. 2011)</w:t>
      </w:r>
      <w:r w:rsidR="005C3FF3">
        <w:fldChar w:fldCharType="end"/>
      </w:r>
      <w:r w:rsidR="009D296D">
        <w:t>. Previous studies have also</w:t>
      </w:r>
      <w:r w:rsidR="006E7EA9">
        <w:t xml:space="preserve"> demonstrated that at least some recombination events occur within coding regions </w:t>
      </w:r>
      <w:r w:rsidR="005C3FF3">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5C3FF3">
        <w:fldChar w:fldCharType="separate"/>
      </w:r>
      <w:r w:rsidR="00EE1931" w:rsidRPr="00EE1931">
        <w:rPr>
          <w:noProof/>
        </w:rPr>
        <w:t>(Kerr et al. 1994)</w:t>
      </w:r>
      <w:r w:rsidR="005C3FF3">
        <w:fldChar w:fldCharType="end"/>
      </w:r>
      <w:r w:rsidR="00065004">
        <w:t xml:space="preserve"> and suggested that recombination events are not uniformly distributed </w:t>
      </w:r>
      <w:r w:rsidR="006E7EA9">
        <w:t xml:space="preserve">over the genome </w:t>
      </w:r>
      <w:r w:rsidR="005C3FF3">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E1931" w:rsidRPr="00EE1931">
        <w:rPr>
          <w:noProof/>
        </w:rPr>
        <w:t>(Jiang et al. 2011)</w:t>
      </w:r>
      <w:r w:rsidR="005C3FF3">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5C3FF3">
        <w:fldChar w:fldCharType="separate"/>
      </w:r>
      <w:r w:rsidR="00EE1931" w:rsidRPr="00EE1931">
        <w:rPr>
          <w:noProof/>
        </w:rPr>
        <w:t>(Wellems et al. 1990; Samarakoon, Gonzales, et al. 2011)</w:t>
      </w:r>
      <w:r w:rsidR="005C3FF3">
        <w:fldChar w:fldCharType="end"/>
      </w:r>
      <w:r w:rsidR="006E7EA9">
        <w:t xml:space="preserve">. </w:t>
      </w:r>
      <w:r w:rsidR="001C4E6F">
        <w:t>We find evidence for crossover recombination within these amplifications leading to regions of pseudo-heterozygosity wi</w:t>
      </w:r>
      <w:r w:rsidR="00AE2F47">
        <w:t xml:space="preserve">thin progeny clones. This has </w:t>
      </w:r>
      <w:r w:rsidR="00FA54A3">
        <w:t xml:space="preserve">potential </w:t>
      </w:r>
      <w:r w:rsidR="001C4E6F">
        <w:t xml:space="preserve">implications for </w:t>
      </w:r>
      <w:r w:rsidR="00FA54A3">
        <w:t>the evolution of drug resistance</w:t>
      </w:r>
      <w:r w:rsidR="001C4E6F">
        <w:t xml:space="preserve">, because it demonstrates a mechanism whereby </w:t>
      </w:r>
      <w:r w:rsidR="00FA54A3">
        <w:t>parasites could acquire both wild-type and mutant alleles at a drug resistance locus, which in turn could compensate for fitness costs associated with drug resistance mutations and create flexibility to adapt to variable drug pressure.</w:t>
      </w:r>
    </w:p>
    <w:p w:rsidR="001C4E6F" w:rsidRDefault="0066428C" w:rsidP="00D3722C">
      <w:pPr>
        <w:pStyle w:val="Heading1"/>
      </w:pPr>
      <w:r>
        <w:t>Results</w:t>
      </w:r>
    </w:p>
    <w:p w:rsidR="0066428C" w:rsidRDefault="00831572" w:rsidP="00D3722C">
      <w:pPr>
        <w:pStyle w:val="Heading2"/>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5C3FF3">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7A475F" w:rsidRPr="007A475F">
        <w:rPr>
          <w:noProof/>
        </w:rPr>
        <w:t>(Walliker et al. 1987)</w:t>
      </w:r>
      <w:r w:rsidR="005C3FF3">
        <w:fldChar w:fldCharType="end"/>
      </w:r>
      <w:r w:rsidR="007A475F">
        <w:t xml:space="preserve">, HB3×Dd2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5C3FF3">
        <w:fldChar w:fldCharType="separate"/>
      </w:r>
      <w:r w:rsidR="007A475F" w:rsidRPr="007A475F">
        <w:rPr>
          <w:noProof/>
        </w:rPr>
        <w:t>(Wellems et al. 1990; Wellems et al. 1991)</w:t>
      </w:r>
      <w:r w:rsidR="005C3FF3">
        <w:fldChar w:fldCharType="end"/>
      </w:r>
      <w:r w:rsidR="007A475F">
        <w:t xml:space="preserve"> and 7G8×GB4 </w:t>
      </w:r>
      <w:r w:rsidR="005C3FF3">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7A475F" w:rsidRPr="007A475F">
        <w:rPr>
          <w:noProof/>
        </w:rPr>
        <w:t>(Hayton et al. 2008)</w:t>
      </w:r>
      <w:r w:rsidR="005C3FF3">
        <w:fldChar w:fldCharType="end"/>
      </w:r>
      <w:r>
        <w:t xml:space="preserve"> were sequenced using Illumina high throughput technology, with the majority of samples obtai</w:t>
      </w:r>
      <w:r w:rsidR="00B513E5">
        <w:t>ning an average depth above 100X</w:t>
      </w:r>
      <w:r w:rsidR="00A74395">
        <w:t xml:space="preserve"> (Table S1</w:t>
      </w:r>
      <w:r w:rsidR="004169E9">
        <w:t>)</w:t>
      </w:r>
      <w:r>
        <w:t xml:space="preserve">.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w:t>
      </w:r>
      <w:r w:rsidR="0072106A" w:rsidRPr="0072106A">
        <w:lastRenderedPageBreak/>
        <w:t xml:space="preserve">hence improve </w:t>
      </w:r>
      <w:r w:rsidR="0072106A">
        <w:t xml:space="preserve">the evenness of </w:t>
      </w:r>
      <w:r w:rsidR="0072106A" w:rsidRPr="0072106A">
        <w:t>coverage across both coding and non-coding regions</w:t>
      </w:r>
      <w:r w:rsidR="00334433">
        <w:t xml:space="preserve">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334433" w:rsidRPr="00334433">
        <w:rPr>
          <w:noProof/>
        </w:rPr>
        <w:t>(Kozarewa et al. 2009)</w:t>
      </w:r>
      <w:r w:rsidR="005C3FF3">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5C3FF3">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5C3FF3">
        <w:fldChar w:fldCharType="separate"/>
      </w:r>
      <w:r w:rsidR="007D71A9" w:rsidRPr="007D71A9">
        <w:rPr>
          <w:noProof/>
        </w:rPr>
        <w:t>(Fang et al. 2014)</w:t>
      </w:r>
      <w:r w:rsidR="005C3FF3">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A74395">
        <w:t>Supplementary Information; Figures S1-S3;</w:t>
      </w:r>
      <w:r w:rsidR="0083016F">
        <w:t xml:space="preserve"> Table S2</w:t>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5C3FF3">
        <w:fldChar w:fldCharType="separate"/>
      </w:r>
      <w:r w:rsidR="00486677" w:rsidRPr="00486677">
        <w:rPr>
          <w:noProof/>
        </w:rPr>
        <w:t>(Bopp et al. 2013; Claessens et al. 2014)</w:t>
      </w:r>
      <w:r w:rsidR="005C3FF3">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5C3FF3">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5C3FF3">
        <w:fldChar w:fldCharType="separate"/>
      </w:r>
      <w:r w:rsidR="001C68E4" w:rsidRPr="001C68E4">
        <w:rPr>
          <w:noProof/>
        </w:rPr>
        <w:t>(Flueck et al. 2009)</w:t>
      </w:r>
      <w:r w:rsidR="005C3FF3">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proofErr w:type="gramStart"/>
      <w:r w:rsidR="00FB2301">
        <w:t>,</w:t>
      </w:r>
      <w:proofErr w:type="gramEnd"/>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web application.</w:t>
      </w:r>
    </w:p>
    <w:p w:rsidR="00831572" w:rsidRDefault="00831572" w:rsidP="00D3722C">
      <w:pPr>
        <w:pStyle w:val="Heading2"/>
      </w:pPr>
      <w:r>
        <w:t xml:space="preserve">SNP, </w:t>
      </w:r>
      <w:r w:rsidR="00F230BE">
        <w:t>INDEL</w:t>
      </w:r>
      <w:r>
        <w:t xml:space="preserve"> and complex variation</w:t>
      </w:r>
      <w:r w:rsidR="00092516">
        <w:t xml:space="preserve"> within the core genome</w:t>
      </w:r>
    </w:p>
    <w:p w:rsidR="000118A7"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w:t>
      </w:r>
      <w:r w:rsidR="0077147F">
        <w:lastRenderedPageBreak/>
        <w:t xml:space="preserve">reference genome </w:t>
      </w:r>
      <w:r w:rsidR="005C3FF3">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5C3FF3">
        <w:fldChar w:fldCharType="separate"/>
      </w:r>
      <w:r w:rsidR="008509AB" w:rsidRPr="008509AB">
        <w:rPr>
          <w:noProof/>
        </w:rPr>
        <w:t>(DePristo et al. 2011; Li &amp; Durbin 2009)</w:t>
      </w:r>
      <w:r w:rsidR="005C3FF3">
        <w:fldChar w:fldCharType="end"/>
      </w:r>
      <w:r>
        <w:t xml:space="preserve">, the other based on partial assembly of sequence reads and comparison of assembled contigs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77147F" w:rsidRPr="0077147F">
        <w:rPr>
          <w:noProof/>
        </w:rPr>
        <w:t>(Iqbal et al. 2012)</w:t>
      </w:r>
      <w:r w:rsidR="005C3FF3">
        <w:fldChar w:fldCharType="end"/>
      </w:r>
      <w:r>
        <w:t xml:space="preserve">. Variants where genotype calls in one or more progeny clones were inconsistent with Mendelian segregation (Mendelian errors) were used to </w:t>
      </w:r>
      <w:r w:rsidR="00D008B6">
        <w:t>calibrate</w:t>
      </w:r>
      <w:r w:rsidR="003D0F25">
        <w:t xml:space="preserve"> variant filtering </w:t>
      </w:r>
      <w:r w:rsidR="00D008B6">
        <w:t xml:space="preserve">for both calling methods </w:t>
      </w:r>
      <w:r>
        <w:t>(</w:t>
      </w:r>
      <w:r w:rsidR="00F551F4">
        <w:t>M</w:t>
      </w:r>
      <w:r w:rsidR="008A5CF4">
        <w:t xml:space="preserve">ethods and </w:t>
      </w:r>
      <w:r w:rsidR="00F551F4">
        <w:t>S</w:t>
      </w:r>
      <w:r>
        <w:t xml:space="preserve">upplementary </w:t>
      </w:r>
      <w:r w:rsidR="00F551F4">
        <w:t>I</w:t>
      </w:r>
      <w:r>
        <w:t>nformation</w:t>
      </w:r>
      <w:r w:rsidR="00A74395">
        <w:t>; Figures S4-S7</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63600E">
        <w:t>Table S3</w:t>
      </w:r>
      <w:r w:rsidR="004177B6">
        <w:t>)</w:t>
      </w:r>
      <w:r w:rsidR="00F551F4">
        <w:t xml:space="preserve"> </w:t>
      </w:r>
      <w:r w:rsidR="00A74395">
        <w:t>demonstrating</w:t>
      </w:r>
      <w:r w:rsidR="00F551F4">
        <w:t xml:space="preserve">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ere also </w:t>
      </w:r>
      <w:r w:rsidR="00F551F4">
        <w:t xml:space="preserve">highly </w:t>
      </w:r>
      <w:r w:rsidR="00224F6A">
        <w:t>consistent</w:t>
      </w:r>
      <w:r w:rsidR="004177B6">
        <w:t xml:space="preserve"> when comparing SNPs with </w:t>
      </w:r>
      <w:r w:rsidR="00F230BE">
        <w:t>INDEL</w:t>
      </w:r>
      <w:r w:rsidR="00A74395">
        <w:t>s (Figure S8</w:t>
      </w:r>
      <w:r w:rsidR="00F551F4">
        <w:t>)</w:t>
      </w:r>
      <w:r w:rsidR="004177B6">
        <w:t xml:space="preserve"> or comparing results of the two variant calling methods</w:t>
      </w:r>
      <w:r w:rsidR="00F551F4">
        <w:t xml:space="preserve"> (Figure</w:t>
      </w:r>
      <w:r w:rsidR="00A74395">
        <w:t>s</w:t>
      </w:r>
      <w:r w:rsidR="00F551F4">
        <w:t xml:space="preserve"> S</w:t>
      </w:r>
      <w:r w:rsidR="00A74395">
        <w:t>6 and S7</w:t>
      </w:r>
      <w:r w:rsidR="00F551F4">
        <w:t>)</w:t>
      </w:r>
      <w:r w:rsidR="004177B6">
        <w:t>.</w:t>
      </w:r>
      <w:r w:rsidR="00BC5A53">
        <w:t xml:space="preserve"> </w:t>
      </w:r>
      <w:r w:rsidR="0083016F">
        <w:t>To provide the greatest possible resolution for the present study, filtered variants called by each method were combined into a single call set for each cross (Table 1; Methods and Supplementary Information). All variant calls can be downloaded from a public FTP site</w:t>
      </w:r>
      <w:r w:rsidR="0083016F">
        <w:rPr>
          <w:rStyle w:val="FootnoteReference"/>
        </w:rPr>
        <w:footnoteReference w:id="11"/>
      </w:r>
      <w:r w:rsidR="0083016F">
        <w:t xml:space="preserve"> and browsed via the web application at </w:t>
      </w:r>
      <w:hyperlink r:id="rId9" w:history="1">
        <w:r w:rsidR="0083016F" w:rsidRPr="000B39EA">
          <w:rPr>
            <w:rStyle w:val="Hyperlink"/>
          </w:rPr>
          <w:t>http://www.malariagen.net/apps/pf-crosses</w:t>
        </w:r>
      </w:hyperlink>
      <w:r w:rsidR="0083016F">
        <w:t>.</w:t>
      </w:r>
    </w:p>
    <w:p w:rsidR="000118A7" w:rsidRDefault="00224F6A" w:rsidP="00831572">
      <w:r>
        <w:t xml:space="preserve">The near-perfect reproducibility, concordance </w:t>
      </w:r>
      <w:r w:rsidR="001865B1">
        <w:t>between calling methods and</w:t>
      </w:r>
      <w:r w:rsidR="000C7198">
        <w:t xml:space="preserve"> </w:t>
      </w:r>
      <w:r>
        <w:t xml:space="preserve">highly parsimonious patterns of inheritance and recombination indicate that variants </w:t>
      </w:r>
      <w:r w:rsidR="001865B1">
        <w:t xml:space="preserve">discovered here </w:t>
      </w:r>
      <w:r w:rsidR="002233EA">
        <w:t xml:space="preserve">are true genetic markers, i.e., </w:t>
      </w:r>
      <w:r>
        <w:t xml:space="preserve">correspond to genetic differences </w:t>
      </w:r>
      <w:r w:rsidR="001865B1">
        <w:t>segregating within the crosses</w:t>
      </w:r>
      <w:r>
        <w:t xml:space="preserve">. </w:t>
      </w:r>
      <w:r w:rsidR="001865B1">
        <w:t xml:space="preserve">However, some variants may be false discoveries, in the sense that the variant allele is not correctly ascertained. </w:t>
      </w:r>
      <w:r w:rsidR="002233EA">
        <w:t xml:space="preserve">Also, </w:t>
      </w:r>
      <w:r w:rsidR="00434D88">
        <w:t xml:space="preserve">some </w:t>
      </w:r>
      <w:r w:rsidR="00F831E6">
        <w:t>genuine</w:t>
      </w:r>
      <w:r w:rsidR="00434D88">
        <w:t xml:space="preserve"> variants will have been filtered or not discovered at all. </w:t>
      </w:r>
      <w:r w:rsidR="00BC5A53">
        <w:t>To estimate rates of false discovery and sensitivity we compared variant</w:t>
      </w:r>
      <w:r w:rsidR="000C7198">
        <w:t xml:space="preserve"> allele</w:t>
      </w:r>
      <w:r w:rsidR="00BC5A53">
        <w:t xml:space="preserve">s called in each of the HB3 replicates with the HB3 draft assembly </w:t>
      </w:r>
      <w:r w:rsidR="005C3FF3">
        <w:fldChar w:fldCharType="begin" w:fldLock="1"/>
      </w:r>
      <w:r w:rsidR="001412D0">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a)"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BC5A53">
        <w:t xml:space="preserve"> and publicly available HB3 gene sequences (Supplementary Information). </w:t>
      </w:r>
      <w:r w:rsidR="00D1018D">
        <w:t>We estimated a SNP FDR between 0.6-2.7% for the alignment-based calling method and between 0.0-</w:t>
      </w:r>
      <w:proofErr w:type="gramStart"/>
      <w:r w:rsidR="00D1018D">
        <w:t>1.1%</w:t>
      </w:r>
      <w:proofErr w:type="gramEnd"/>
      <w:r w:rsidR="00D1018D">
        <w:t xml:space="preserve"> for the assembly</w:t>
      </w:r>
      <w:r w:rsidR="0063600E">
        <w:t>-based calling method (Table S5</w:t>
      </w:r>
      <w:r w:rsidR="00D1018D">
        <w:t>). INDEL FDR estimates were higher for both calling methods, in the range 8.3-12.5%</w:t>
      </w:r>
      <w:r w:rsidR="00A74395">
        <w:t>, however we noted a number of discordances between previously published sequences, making accurate FDR estimation difficult</w:t>
      </w:r>
      <w:r w:rsidR="000118A7">
        <w:t xml:space="preserve"> (Supplementary Information)</w:t>
      </w:r>
      <w:r w:rsidR="00D1018D">
        <w:t>.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particularly for the assembly-based calling method (Table</w:t>
      </w:r>
      <w:r w:rsidR="0063600E">
        <w:t xml:space="preserve"> S5</w:t>
      </w:r>
      <w:r w:rsidR="007A3B6B">
        <w:t xml:space="preserve">). </w:t>
      </w:r>
      <w:r w:rsidR="00CF2092">
        <w:t>This lower sensitivity was partly due to the fact that the assembly-based calling method was only capable of genotyping biallelic var</w:t>
      </w:r>
      <w:r w:rsidR="000118A7">
        <w:t>iants. All segregating variants</w:t>
      </w:r>
      <w:r w:rsidR="00CF2092">
        <w:t xml:space="preserve"> in the 3D7xHB3 cross </w:t>
      </w:r>
      <w:r w:rsidR="000118A7">
        <w:t>are</w:t>
      </w:r>
      <w:r w:rsidR="00CF2092">
        <w:t xml:space="preserve"> expected to be biallelic because 3D7 is the reference clone, however segregating variation in the HB3xDd2 and 7G8xGB4 crosses could be multiallelic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r w:rsidR="001865B1">
        <w:t xml:space="preserve">technical limitation </w:t>
      </w:r>
      <w:r w:rsidR="0001017A">
        <w:t xml:space="preserve">accounts </w:t>
      </w:r>
      <w:r w:rsidR="000118A7">
        <w:t xml:space="preserve">at </w:t>
      </w:r>
      <w:r w:rsidR="000118A7">
        <w:lastRenderedPageBreak/>
        <w:t xml:space="preserve">least in part </w:t>
      </w:r>
      <w:r w:rsidR="003B428E">
        <w:t>for the lower number of segregating INDELs discovered in the HB3xDd2 and 7G8xGB4 crosses compared with 3D7xHB3 (</w:t>
      </w:r>
      <w:r>
        <w:t>T</w:t>
      </w:r>
      <w:r w:rsidR="003B428E">
        <w:t xml:space="preserve">able 1). </w:t>
      </w:r>
    </w:p>
    <w:p w:rsidR="00A4677A" w:rsidRDefault="00F230BE" w:rsidP="00D3722C">
      <w:pPr>
        <w:pStyle w:val="Heading3"/>
      </w:pPr>
      <w:r>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0118A7">
        <w:t xml:space="preserve"> in all three crosses (T</w:t>
      </w:r>
      <w:r w:rsidR="00107FF0">
        <w:t>able 1</w:t>
      </w:r>
      <w:r>
        <w:t>). Overall</w:t>
      </w:r>
      <w:r w:rsidR="00D008B6">
        <w:t>,</w:t>
      </w:r>
      <w:r>
        <w:t xml:space="preserve">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a comparative study found a SNP to INDEL ratio of approximately 10:1 in primates and 20:1 in bacteria </w:t>
      </w:r>
      <w:r w:rsidR="005C3FF3">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5C3FF3">
        <w:fldChar w:fldCharType="separate"/>
      </w:r>
      <w:r w:rsidR="006E6764" w:rsidRPr="006E6764">
        <w:rPr>
          <w:noProof/>
        </w:rPr>
        <w:t>(Chen et al. 2009)</w:t>
      </w:r>
      <w:r w:rsidR="005C3FF3">
        <w:fldChar w:fldCharType="end"/>
      </w:r>
      <w:r w:rsidR="00601883">
        <w:t>.</w:t>
      </w:r>
      <w:r>
        <w:t xml:space="preserve"> </w:t>
      </w:r>
      <w:r w:rsidR="00FE0FEE">
        <w:t xml:space="preserve">The vast majority of </w:t>
      </w:r>
      <w:r w:rsidR="00F230BE">
        <w:t>INDEL</w:t>
      </w:r>
      <w:r w:rsidR="00FE0FEE">
        <w:t>s found in the crosses were expansions or contractions of short tandem repeats (STRs), i.e., microsatellites (</w:t>
      </w:r>
      <w:r w:rsidR="001865B1">
        <w:t>F</w:t>
      </w:r>
      <w:r w:rsidR="00FE0FEE">
        <w:t>igure 1A). In non-coding regions</w:t>
      </w:r>
      <w:r w:rsidR="00D008B6">
        <w:t>,</w:t>
      </w:r>
      <w:r w:rsidR="00FE0FEE">
        <w:t xml:space="preserve">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w:t>
      </w:r>
      <w:r w:rsidR="001865B1">
        <w:t>F</w:t>
      </w:r>
      <w:r w:rsidR="00F23B0D">
        <w:t>igure 1B)</w:t>
      </w:r>
      <w:r w:rsidR="00FE0FEE">
        <w:t xml:space="preserve">. Tandem repeat sequences are prone to slipped strand mis-pairing during DNA replication </w:t>
      </w:r>
      <w:r w:rsidR="005C3FF3">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5C3FF3">
        <w:fldChar w:fldCharType="separate"/>
      </w:r>
      <w:r w:rsidR="00E3669F" w:rsidRPr="00E3669F">
        <w:rPr>
          <w:noProof/>
        </w:rPr>
        <w:t>(Li et al. 2002; Lovett 2004)</w:t>
      </w:r>
      <w:r w:rsidR="005C3FF3">
        <w:fldChar w:fldCharType="end"/>
      </w:r>
      <w:r w:rsidR="00FE0FEE">
        <w:t xml:space="preserve"> and are known to be associated with high rates of </w:t>
      </w:r>
      <w:r w:rsidR="00F230BE">
        <w:t>INDEL</w:t>
      </w:r>
      <w:r w:rsidR="00FE0FEE">
        <w:t xml:space="preserve"> mutat</w:t>
      </w:r>
      <w:r w:rsidR="00F230BE">
        <w:t xml:space="preserve">ion </w:t>
      </w:r>
      <w:r w:rsidR="005C3FF3">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5C3FF3">
        <w:fldChar w:fldCharType="separate"/>
      </w:r>
      <w:r w:rsidR="00F230BE" w:rsidRPr="00F230BE">
        <w:rPr>
          <w:noProof/>
        </w:rPr>
        <w:t>(Montgomery et al. 2013)</w:t>
      </w:r>
      <w:r w:rsidR="005C3FF3">
        <w:fldChar w:fldCharType="end"/>
      </w:r>
      <w:r w:rsidR="00FE0FEE">
        <w:t xml:space="preserve">. Poly(AT) repeats are very common in the non-coding regions of the </w:t>
      </w:r>
      <w:r w:rsidR="00FE0FEE" w:rsidRPr="00720774">
        <w:rPr>
          <w:i/>
        </w:rPr>
        <w:t>P. falciparum</w:t>
      </w:r>
      <w:r w:rsidR="00F230BE">
        <w:t xml:space="preserve"> genome </w:t>
      </w:r>
      <w:r w:rsidR="005C3FF3">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F230BE" w:rsidRPr="00F230BE">
        <w:rPr>
          <w:noProof/>
        </w:rPr>
        <w:t>(Gardner et al. 2002)</w:t>
      </w:r>
      <w:r w:rsidR="005C3FF3">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5C3FF3">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5C3FF3">
        <w:fldChar w:fldCharType="separate"/>
      </w:r>
      <w:r w:rsidR="004A3C93" w:rsidRPr="004A3C93">
        <w:rPr>
          <w:noProof/>
        </w:rPr>
        <w:t>(Muralidharan &amp; Goldberg 2013; Tan et al. 2010)</w:t>
      </w:r>
      <w:r w:rsidR="005C3FF3">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w:t>
      </w:r>
      <w:r w:rsidR="000118A7">
        <w:t>Here</w:t>
      </w:r>
      <w:r>
        <w:t xml:space="preserve">, 94% of coding </w:t>
      </w:r>
      <w:r w:rsidR="00F230BE">
        <w:t>INDEL</w:t>
      </w:r>
      <w:r>
        <w:t>s were found to be size multiples of 3 and hence preserved the reading fram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5C3FF3">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5C3FF3">
        <w:fldChar w:fldCharType="separate"/>
      </w:r>
      <w:r w:rsidR="001C4C7D" w:rsidRPr="001C4C7D">
        <w:rPr>
          <w:noProof/>
        </w:rPr>
        <w:t xml:space="preserve">Brick et al. </w:t>
      </w:r>
      <w:r w:rsidR="0016550F">
        <w:rPr>
          <w:noProof/>
        </w:rPr>
        <w:t>(</w:t>
      </w:r>
      <w:r w:rsidR="001C4C7D" w:rsidRPr="001C4C7D">
        <w:rPr>
          <w:noProof/>
        </w:rPr>
        <w:t>2008)</w:t>
      </w:r>
      <w:r w:rsidR="005C3FF3">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w:t>
      </w:r>
      <w:r w:rsidR="00C24746">
        <w:t>F</w:t>
      </w:r>
      <w:r>
        <w:t>igure</w:t>
      </w:r>
      <w:r w:rsidR="001C4C7D">
        <w:t xml:space="preserve"> 1C</w:t>
      </w:r>
      <w:r>
        <w:t xml:space="preserve">). </w:t>
      </w:r>
      <w:r w:rsidR="00F831E6">
        <w:t>INDELs in promoter regions have been shown to alter ge</w:t>
      </w:r>
      <w:r w:rsidR="00A259FE">
        <w:t xml:space="preserve">ne expression in other species </w:t>
      </w:r>
      <w:r w:rsidR="005C3FF3">
        <w:fldChar w:fldCharType="begin" w:fldLock="1"/>
      </w:r>
      <w:r w:rsidR="00E048FA">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5C3FF3">
        <w:fldChar w:fldCharType="separate"/>
      </w:r>
      <w:r w:rsidR="00A259FE" w:rsidRPr="00A259FE">
        <w:rPr>
          <w:noProof/>
        </w:rPr>
        <w:t>(Li et al. 2002)</w:t>
      </w:r>
      <w:r w:rsidR="005C3FF3">
        <w:fldChar w:fldCharType="end"/>
      </w:r>
      <w:r w:rsidR="00F831E6">
        <w:t xml:space="preserve"> but this remains to be verified in </w:t>
      </w:r>
      <w:r w:rsidR="00F831E6" w:rsidRPr="00F831E6">
        <w:rPr>
          <w:i/>
        </w:rPr>
        <w:t>P. falciparum</w:t>
      </w:r>
      <w:r w:rsidR="00757C5C">
        <w:t>.</w:t>
      </w:r>
    </w:p>
    <w:p w:rsidR="00A4677A" w:rsidRDefault="00D246DE" w:rsidP="00D3722C">
      <w:pPr>
        <w:pStyle w:val="Heading3"/>
      </w:pPr>
      <w:r w:rsidRPr="00D246DE">
        <w:lastRenderedPageBreak/>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w:t>
      </w:r>
      <w:r w:rsidR="000C7198">
        <w:t xml:space="preserve">nome was </w:t>
      </w:r>
      <w:r>
        <w:t>5x10</w:t>
      </w:r>
      <w:r w:rsidRPr="0066290A">
        <w:rPr>
          <w:vertAlign w:val="superscript"/>
        </w:rPr>
        <w:t>-4</w:t>
      </w:r>
      <w:r w:rsidR="0083016F">
        <w:t xml:space="preserve"> per </w:t>
      </w:r>
      <w:proofErr w:type="spellStart"/>
      <w:r w:rsidR="0083016F">
        <w:t>bp</w:t>
      </w:r>
      <w:proofErr w:type="spellEnd"/>
      <w:r w:rsidR="000C7198">
        <w:t xml:space="preserve"> in all three crosses (T</w:t>
      </w:r>
      <w:r>
        <w:t xml:space="preserve">able 1). However, this </w:t>
      </w:r>
      <w:r w:rsidR="0083016F">
        <w:t xml:space="preserve">relatively </w:t>
      </w:r>
      <w:r>
        <w:t xml:space="preserve">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5C3FF3">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w:t>
      </w:r>
      <w:r w:rsidR="000C7198">
        <w:t>F</w:t>
      </w:r>
      <w:r>
        <w:t xml:space="preserve">igure </w:t>
      </w:r>
      <w:r w:rsidR="000C7198">
        <w:t>S</w:t>
      </w:r>
      <w:r w:rsidR="000118A7">
        <w:t>9</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5C3FF3">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xml:space="preserve">) as </w:t>
      </w:r>
      <w:r w:rsidR="009255D4">
        <w:t xml:space="preserve">verified </w:t>
      </w:r>
      <w:r>
        <w:t xml:space="preserve">by comparison with </w:t>
      </w:r>
      <w:r w:rsidR="000118A7">
        <w:t>publicly available</w:t>
      </w:r>
      <w:r>
        <w:t xml:space="preserve"> </w:t>
      </w:r>
      <w:r w:rsidR="000118A7">
        <w:t xml:space="preserve">capillary </w:t>
      </w:r>
      <w:r>
        <w:t>sequence data.</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r w:rsidR="00EE0300" w:rsidRPr="00EE0300">
        <w:rPr>
          <w:i/>
        </w:rPr>
        <w:t>dblmsp</w:t>
      </w:r>
      <w:r w:rsidR="009255D4" w:rsidRPr="00EE0300">
        <w:rPr>
          <w:i/>
        </w:rPr>
        <w:t>2</w:t>
      </w:r>
      <w:r w:rsidR="009255D4">
        <w:t xml:space="preserve">), </w:t>
      </w:r>
      <w:r w:rsidR="00D008B6">
        <w:t xml:space="preserve">6 </w:t>
      </w:r>
      <w:r w:rsidR="009255D4">
        <w:t xml:space="preserve">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a DBL-containing protein with unknown function on chromosome 1). A notable exception to the p</w:t>
      </w:r>
      <w:r w:rsidR="0083016F">
        <w:t>attern of merozoite expression wa</w:t>
      </w:r>
      <w:r w:rsidR="009255D4">
        <w:t xml:space="preserve">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5C3FF3">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5C3FF3">
        <w:fldChar w:fldCharType="separate"/>
      </w:r>
      <w:r w:rsidR="006018E2" w:rsidRPr="006018E2">
        <w:rPr>
          <w:noProof/>
        </w:rPr>
        <w:t>(Lasonder et al. 2008)</w:t>
      </w:r>
      <w:r w:rsidR="005C3FF3">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w:t>
      </w:r>
      <w:r w:rsidR="0083016F">
        <w:t>demonstrate</w:t>
      </w:r>
      <w:r w:rsidR="002105BA">
        <w:t xml:space="preserve"> that complex variation in </w:t>
      </w:r>
      <w:r w:rsidR="005358C1">
        <w:t xml:space="preserve">these </w:t>
      </w:r>
      <w:r w:rsidR="0083016F">
        <w:t xml:space="preserve">clinically important </w:t>
      </w:r>
      <w:r w:rsidR="002105BA">
        <w:t>genes can be ascertained in a high throughput manner via assembly of short sequence reads.</w:t>
      </w:r>
    </w:p>
    <w:p w:rsidR="00831572" w:rsidRDefault="0036655D" w:rsidP="00D3722C">
      <w:pPr>
        <w:pStyle w:val="Heading2"/>
      </w:pPr>
      <w:r>
        <w:t>Meiotic c</w:t>
      </w:r>
      <w:r w:rsidR="00901FE9">
        <w:t>rossover and non-crossover</w:t>
      </w:r>
      <w:r w:rsidR="00316BAD">
        <w:t xml:space="preserve"> </w:t>
      </w:r>
      <w:r w:rsidR="00901FE9">
        <w:t xml:space="preserve">recombination </w:t>
      </w:r>
    </w:p>
    <w:p w:rsidR="00316BAD" w:rsidRDefault="001C6FE6" w:rsidP="00901FE9">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w:t>
      </w:r>
      <w:r w:rsidR="000118A7">
        <w:t xml:space="preserve">at least </w:t>
      </w:r>
      <w:r w:rsidR="00936076">
        <w:t xml:space="preserve">an order of magnitude greater resolution than available </w:t>
      </w:r>
      <w:r w:rsidR="00320E71">
        <w:t>previously</w:t>
      </w:r>
      <w:r w:rsidR="004357C6">
        <w:t xml:space="preserve"> </w:t>
      </w:r>
      <w:r w:rsidR="005C3FF3">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4357C6" w:rsidRPr="004357C6">
        <w:rPr>
          <w:noProof/>
        </w:rPr>
        <w:t>(Jiang et al. 2011)</w:t>
      </w:r>
      <w:r w:rsidR="005C3FF3">
        <w:fldChar w:fldCharType="end"/>
      </w:r>
      <w:r w:rsidR="00936076">
        <w:t xml:space="preserve">. In eukaryotes, </w:t>
      </w:r>
      <w:r w:rsidR="00936076">
        <w:lastRenderedPageBreak/>
        <w:t>programmed double strand breaks (DSBs) during meiosis are resolved by either crossover (CO) or non-crossover (NCO) between</w:t>
      </w:r>
      <w:r w:rsidR="004357C6">
        <w:t xml:space="preserve"> homologous chromosomes </w:t>
      </w:r>
      <w:r w:rsidR="005C3FF3">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5C3FF3">
        <w:fldChar w:fldCharType="separate"/>
      </w:r>
      <w:r w:rsidR="00C03BD9" w:rsidRPr="00C03BD9">
        <w:rPr>
          <w:noProof/>
        </w:rPr>
        <w:t>(Hastings 1992; Youds &amp; Boulton 2011; Mancera et al. 2008; Baudat &amp; de Massy 2007)</w:t>
      </w:r>
      <w:r w:rsidR="005C3FF3">
        <w:fldChar w:fldCharType="end"/>
      </w:r>
      <w:r w:rsidR="00936076">
        <w:t>. A CO is a reciprocal exchange accompanied by a conversion tract, whereas an NCO is a conversion tract without reciprocal exchange</w:t>
      </w:r>
      <w:r w:rsidR="000840C7">
        <w:t xml:space="preserve"> (also known as a gene conversion, although NCO events can occur in either coding or non-coding regions</w:t>
      </w:r>
      <w:r w:rsidR="00684E88">
        <w:t xml:space="preserve">; see also </w:t>
      </w:r>
      <w:r w:rsidR="00F1438E">
        <w:t xml:space="preserve">Figure 1 in </w:t>
      </w:r>
      <w:r w:rsidR="005C3FF3">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5C3FF3">
        <w:fldChar w:fldCharType="separate"/>
      </w:r>
      <w:r w:rsidR="00684E88" w:rsidRPr="00684E88">
        <w:rPr>
          <w:noProof/>
        </w:rPr>
        <w:t xml:space="preserve">Youds &amp; Boulton </w:t>
      </w:r>
      <w:r w:rsidR="00684E88">
        <w:rPr>
          <w:noProof/>
        </w:rPr>
        <w:t>(</w:t>
      </w:r>
      <w:r w:rsidR="00684E88" w:rsidRPr="00684E88">
        <w:rPr>
          <w:noProof/>
        </w:rPr>
        <w:t>2011</w:t>
      </w:r>
      <w:r w:rsidR="005C3FF3">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w:t>
      </w:r>
      <w:r w:rsidR="005358C1">
        <w:t>al haplotype</w:t>
      </w:r>
      <w:r w:rsidR="004A3C93">
        <w:t xml:space="preserve">) </w:t>
      </w:r>
      <w:r w:rsidR="00936076">
        <w:t xml:space="preserve">and complex conversion tracts </w:t>
      </w:r>
      <w:r w:rsidR="004A3C93">
        <w:t>(</w:t>
      </w:r>
      <w:r w:rsidR="00A50A39">
        <w:t>containing</w:t>
      </w:r>
      <w:r w:rsidR="004A3C93">
        <w:t xml:space="preserve"> switches between parental </w:t>
      </w:r>
      <w:r w:rsidR="005358C1">
        <w:t>haplotypes</w:t>
      </w:r>
      <w:r w:rsidR="004A3C93">
        <w:t xml:space="preserve">) </w:t>
      </w:r>
      <w:r w:rsidR="0083016F">
        <w:t>(</w:t>
      </w:r>
      <w:r w:rsidR="00F1438E">
        <w:t>M</w:t>
      </w:r>
      <w:r w:rsidR="00936076">
        <w:t>ethods</w:t>
      </w:r>
      <w:r w:rsidR="000118A7">
        <w:t xml:space="preserve"> and Supplementary Information</w:t>
      </w:r>
      <w:r w:rsidR="00936076">
        <w:t xml:space="preserve">).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w:t>
      </w:r>
      <w:r w:rsidR="000118A7">
        <w:t>S11</w:t>
      </w:r>
      <w:r w:rsidR="00F1438E">
        <w:t>)</w:t>
      </w:r>
      <w:r w:rsidR="00936076">
        <w:t>.</w:t>
      </w:r>
    </w:p>
    <w:p w:rsidR="0036655D" w:rsidRDefault="0036655D" w:rsidP="00D3722C">
      <w:pPr>
        <w:pStyle w:val="Heading3"/>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w:t>
      </w:r>
      <w:r w:rsidR="005358C1">
        <w:t>map length</w:t>
      </w:r>
      <w:r>
        <w:t xml:space="preserv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w:t>
      </w:r>
      <w:r w:rsidR="00873A32">
        <w:t>F</w:t>
      </w:r>
      <w:r w:rsidR="00C82549">
        <w:t>igure 3</w:t>
      </w:r>
      <w:r>
        <w:t>A). There was a strong linear correlatio</w:t>
      </w:r>
      <w:r w:rsidR="005358C1">
        <w:t>n between chromosome size and map length</w:t>
      </w:r>
      <w:r>
        <w:t xml:space="preserve">, with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5C3FF3">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5C3FF3">
        <w:fldChar w:fldCharType="separate"/>
      </w:r>
      <w:r w:rsidR="006469F3" w:rsidRPr="006469F3">
        <w:rPr>
          <w:noProof/>
        </w:rPr>
        <w:t>(Baudat &amp; de Massy 2007; Martinez-Perez &amp; Colaiácovo 2009; Mancera et al. 2008)</w:t>
      </w:r>
      <w:r w:rsidR="005C3FF3">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5C3FF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811543" w:rsidRPr="00811543">
        <w:rPr>
          <w:noProof/>
        </w:rPr>
        <w:t>(Jiang et al. 2011)</w:t>
      </w:r>
      <w:r w:rsidR="005C3FF3">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w:t>
      </w:r>
      <w:r>
        <w:lastRenderedPageBreak/>
        <w:t xml:space="preserve">by Monte Carlo simulation). Of the 396 </w:t>
      </w:r>
      <w:r w:rsidR="00F95A97">
        <w:t xml:space="preserve">intragenic </w:t>
      </w:r>
      <w:r>
        <w:t xml:space="preserve">COs observed, 298 (75%) </w:t>
      </w:r>
      <w:r w:rsidR="00BB14AF">
        <w:t>were observed</w:t>
      </w:r>
      <w:r>
        <w:t xml:space="preserve"> within an exon, 3 (1%) were within an intron, and 95 (24%) </w:t>
      </w:r>
      <w:r w:rsidR="00184795">
        <w:t xml:space="preserve">localised across </w:t>
      </w:r>
      <w:r>
        <w:t xml:space="preserve">an exon boundary. The number of COs observed within </w:t>
      </w:r>
      <w:r w:rsidR="0016550F">
        <w:t>exon</w:t>
      </w:r>
      <w:r w:rsidR="00184795">
        <w:t>s</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5C3FF3">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667FE0" w:rsidRPr="00667FE0">
        <w:rPr>
          <w:noProof/>
        </w:rPr>
        <w:t>(Myers et al. 2005)</w:t>
      </w:r>
      <w:r w:rsidR="005C3FF3">
        <w:fldChar w:fldCharType="end"/>
      </w:r>
      <w:r w:rsidR="00320E71">
        <w:t xml:space="preserve">. </w:t>
      </w:r>
      <w:r>
        <w:t xml:space="preserve"> </w:t>
      </w:r>
    </w:p>
    <w:p w:rsidR="005D73F0" w:rsidRDefault="00242B17" w:rsidP="00D3722C">
      <w:pPr>
        <w:pStyle w:val="Heading3"/>
      </w:pPr>
      <w:r>
        <w:t xml:space="preserve">Estimation of </w:t>
      </w:r>
      <w:r w:rsidR="00DA1B2C">
        <w:t>conversion tract</w:t>
      </w:r>
      <w:r>
        <w:t xml:space="preserve"> length</w:t>
      </w:r>
      <w:r w:rsidR="00C81D5D">
        <w:t xml:space="preserve"> and NCO recombination rate</w:t>
      </w:r>
    </w:p>
    <w:p w:rsidR="005D73F0" w:rsidRDefault="005D73F0" w:rsidP="005D73F0">
      <w:r>
        <w:t>Of the 331 conversion tracts observed, an outlying group of 7 very long (</w:t>
      </w:r>
      <w:r w:rsidR="007A4A23">
        <w:t>&gt;18kb) complex tracts was found</w:t>
      </w:r>
      <w:r>
        <w:t xml:space="preserve"> </w:t>
      </w:r>
      <w:r w:rsidR="007A4A23">
        <w:t>(</w:t>
      </w:r>
      <w:r>
        <w:t xml:space="preserve">described further </w:t>
      </w:r>
      <w:r w:rsidR="00C44746">
        <w:t>below</w:t>
      </w:r>
      <w:r w:rsidR="007A4A23">
        <w:t>)</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w:t>
      </w:r>
      <w:r w:rsidR="005358C1">
        <w:t>separated by</w:t>
      </w:r>
      <w:r>
        <w:t xml:space="preserve">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5C3FF3">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8C28A7" w:rsidRPr="008C28A7">
        <w:rPr>
          <w:noProof/>
        </w:rPr>
        <w:t>(Hilliker et al. 1994)</w:t>
      </w:r>
      <w:r w:rsidR="005C3FF3">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E). Assuming this model for the tract length distribution, simulations predicted an NCO discovery rate of 40% for HB3 x Dd2, 39% for 7G8 x GB4, and 45% for 3D7 x HB3 where the marker density was slightly higher</w:t>
      </w:r>
      <w:r w:rsidR="0083016F">
        <w:t xml:space="preserve"> (Supplementary Information)</w:t>
      </w:r>
      <w:r>
        <w:t xml:space="preserve">.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w:t>
      </w:r>
      <w:r w:rsidR="005358C1">
        <w:t>n rate based on sampling error wa</w:t>
      </w:r>
      <w:r>
        <w:t xml:space="preserve">s 6.8-8.1 NCO/meiosis, however this does not account for additional uncertainty in the estimation of NCO discovery rates for each cross. </w:t>
      </w:r>
      <w:r w:rsidR="00184795">
        <w:t xml:space="preserve">The NCO rate was consistent across chromosomes </w:t>
      </w:r>
      <w:r w:rsidR="00C97C07">
        <w:t>(</w:t>
      </w:r>
      <w:r w:rsidR="00873A32">
        <w:t>F</w:t>
      </w:r>
      <w:r w:rsidR="00C97C07">
        <w:t>igure 3</w:t>
      </w:r>
      <w:r>
        <w:t>F) however the correlation was weaker than for the CO recombination rate, presumably due to the fewer number of observed NCO events and thus greater sampling error. As with CO events there was a significant enrichment of NCO events within genes (P=0.002 by Monte Ca</w:t>
      </w:r>
      <w:r w:rsidR="00EC0BBF">
        <w:t>rlo simulation) with 37 (16%)</w:t>
      </w:r>
      <w:r>
        <w:t xml:space="preserve"> </w:t>
      </w:r>
      <w:proofErr w:type="gramStart"/>
      <w:r>
        <w:t>NCO conversion tracts falling entirely within a gene, 110 (48%) spanning a gene boundary, 35 (15%) entirely spanning a gene, and 14 (6%) intergenic.</w:t>
      </w:r>
      <w:proofErr w:type="gramEnd"/>
      <w:r>
        <w:t xml:space="preserve"> </w:t>
      </w:r>
    </w:p>
    <w:p w:rsidR="00EB143B" w:rsidRDefault="00EB143B" w:rsidP="00EB143B">
      <w:r>
        <w:lastRenderedPageBreak/>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7A4A23">
        <w:t>Figure S12</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w:t>
      </w:r>
      <w:r w:rsidR="007A4A23">
        <w:t>Figure S12</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 xml:space="preserve">pathways may also be </w:t>
      </w:r>
      <w:r w:rsidR="005358C1">
        <w:t>used</w:t>
      </w:r>
      <w:r>
        <w:t xml:space="preserve"> during meio</w:t>
      </w:r>
      <w:r w:rsidR="005F7DD3">
        <w:t>sis</w:t>
      </w:r>
      <w:r>
        <w:t xml:space="preserve"> </w:t>
      </w:r>
      <w:r w:rsidR="005C3FF3">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C44746" w:rsidRPr="006469F3">
        <w:rPr>
          <w:noProof/>
        </w:rPr>
        <w:t>(Mancera et al. 2008)</w:t>
      </w:r>
      <w:r w:rsidR="005C3FF3">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3722C">
      <w:pPr>
        <w:pStyle w:val="Heading2"/>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A87178">
      <w:r>
        <w:t>C</w:t>
      </w:r>
      <w:r w:rsidR="00CC26CD">
        <w:t xml:space="preserve">lone Dd2 </w:t>
      </w:r>
      <w:r w:rsidR="0022798B">
        <w:t>is known to have</w:t>
      </w:r>
      <w:r>
        <w:t xml:space="preserve"> a</w:t>
      </w:r>
      <w:r w:rsidR="00CC26CD">
        <w:t xml:space="preserve"> three-fold amplification spanning the multi-drug resistance </w:t>
      </w:r>
      <w:r w:rsidR="00184795">
        <w:t>gene</w:t>
      </w:r>
      <w:r w:rsidR="00CC26CD">
        <w:t xml:space="preserve"> </w:t>
      </w:r>
      <w:r w:rsidR="00CC26CD">
        <w:rPr>
          <w:i/>
        </w:rPr>
        <w:t>mdr</w:t>
      </w:r>
      <w:r w:rsidR="00184795">
        <w:rPr>
          <w:i/>
        </w:rPr>
        <w:t xml:space="preserve">1. </w:t>
      </w:r>
      <w:r w:rsidR="005358C1">
        <w:t>This amplification conf</w:t>
      </w:r>
      <w:r w:rsidR="00184795">
        <w:t xml:space="preserve">ers </w:t>
      </w:r>
      <w:proofErr w:type="spellStart"/>
      <w:r>
        <w:t>mefloquine</w:t>
      </w:r>
      <w:proofErr w:type="spellEnd"/>
      <w:r>
        <w:t xml:space="preserve"> resistance </w:t>
      </w:r>
      <w:r w:rsidR="005C3FF3">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Pr="0069322E">
        <w:rPr>
          <w:noProof/>
        </w:rPr>
        <w:t>(Cowman et al. 1994)</w:t>
      </w:r>
      <w:r w:rsidR="005C3FF3">
        <w:fldChar w:fldCharType="end"/>
      </w:r>
      <w:r>
        <w:t xml:space="preserve"> </w:t>
      </w:r>
      <w:r w:rsidR="00184795">
        <w:t xml:space="preserve">and </w:t>
      </w:r>
      <w:r w:rsidR="00A87178">
        <w:t>segregate</w:t>
      </w:r>
      <w:r w:rsidR="00184795">
        <w:t>s</w:t>
      </w:r>
      <w:r w:rsidR="00A87178">
        <w:t xml:space="preserve"> in</w:t>
      </w:r>
      <w:r w:rsidR="00766CC9">
        <w:t xml:space="preserve"> the progeny of HB3xDd2 </w:t>
      </w:r>
      <w:r w:rsidR="005C3FF3">
        <w:fldChar w:fldCharType="begin" w:fldLock="1"/>
      </w:r>
      <w:r w:rsidR="00686F39">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5C3FF3">
        <w:fldChar w:fldCharType="separate"/>
      </w:r>
      <w:r w:rsidR="00686F39" w:rsidRPr="00686F39">
        <w:rPr>
          <w:noProof/>
        </w:rPr>
        <w:t>(Wellems et al. 1990)</w:t>
      </w:r>
      <w:r w:rsidR="005C3FF3">
        <w:fldChar w:fldCharType="end"/>
      </w:r>
      <w:r w:rsidR="00686F39">
        <w:t xml:space="preserve"> with evidence for meiotic recombination within the amplified region in two progeny clones </w:t>
      </w:r>
      <w:r w:rsidR="005C3FF3">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686F39" w:rsidRPr="00686F39">
        <w:rPr>
          <w:noProof/>
        </w:rPr>
        <w:t>(Samarakoon, Gonzales, et al. 2011)</w:t>
      </w:r>
      <w:r w:rsidR="005C3FF3">
        <w:fldChar w:fldCharType="end"/>
      </w:r>
      <w:r w:rsidR="00A87178">
        <w:t xml:space="preserve">. Amplifications have also been found spanning </w:t>
      </w:r>
      <w:r w:rsidR="00A87178">
        <w:rPr>
          <w:i/>
        </w:rPr>
        <w:t>gch1</w:t>
      </w:r>
      <w:r w:rsidR="00A87178">
        <w:t xml:space="preserve">, </w:t>
      </w:r>
      <w:r>
        <w:t>conferring resistance to</w:t>
      </w:r>
      <w:r w:rsidR="00A87178">
        <w:t xml:space="preserve"> anti-folate drugs, in both HB3 and Dd2, although the amplifications </w:t>
      </w:r>
      <w:r w:rsidR="004D3EE2">
        <w:t>are</w:t>
      </w:r>
      <w:r w:rsidR="00A87178">
        <w:t xml:space="preserve"> different in size and extent </w:t>
      </w:r>
      <w:r w:rsidR="005C3FF3">
        <w:fldChar w:fldCharType="begin" w:fldLock="1"/>
      </w:r>
      <w:r w:rsidR="00666208">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5C3FF3">
        <w:fldChar w:fldCharType="separate"/>
      </w:r>
      <w:r w:rsidRPr="0069322E">
        <w:rPr>
          <w:noProof/>
        </w:rPr>
        <w:t>(Kidgell et al. 2006; Heinberg et al. 2013)</w:t>
      </w:r>
      <w:r w:rsidR="005C3FF3">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5C3FF3">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766CC9" w:rsidRPr="00766CC9">
        <w:rPr>
          <w:noProof/>
        </w:rPr>
        <w:t>(Samarakoon, Gonzales, et al. 2011)</w:t>
      </w:r>
      <w:r w:rsidR="005C3FF3">
        <w:fldChar w:fldCharType="end"/>
      </w:r>
      <w:r w:rsidR="00A87178">
        <w:t>. Some form of recombination within the amplified region could explain this phenomenon, although the exact nature of t</w:t>
      </w:r>
      <w:r w:rsidR="00685935">
        <w:t xml:space="preserve">he recombination </w:t>
      </w:r>
      <w:r w:rsidR="00EC3D5E">
        <w:t>i</w:t>
      </w:r>
      <w:r w:rsidR="00685935">
        <w:t>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5C3FF3">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5C3FF3">
        <w:fldChar w:fldCharType="separate"/>
      </w:r>
      <w:r w:rsidR="00766CC9" w:rsidRPr="00766CC9">
        <w:rPr>
          <w:noProof/>
        </w:rPr>
        <w:t>(Kidgell et al. 2006; Sepúlveda et al. 2013)</w:t>
      </w:r>
      <w:r w:rsidR="005C3FF3">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4925F5" w:rsidRDefault="00A87178" w:rsidP="004925F5">
      <w:r w:rsidRPr="00143AF4">
        <w:t>We</w:t>
      </w:r>
      <w:r>
        <w:t xml:space="preserve"> combined data on depth of sequence coverage </w:t>
      </w:r>
      <w:r w:rsidR="00143AF4">
        <w:t>and the orientation of ali</w:t>
      </w:r>
      <w:r w:rsidR="00A6066D">
        <w:t>gned read pairs</w:t>
      </w:r>
      <w:r w:rsidR="00143AF4">
        <w:t xml:space="preserve"> to study CNV alleles in all three crosses.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A6066D">
        <w:t>13</w:t>
      </w:r>
      <w:r w:rsidR="00143AF4">
        <w:t xml:space="preserve">). </w:t>
      </w:r>
      <w:r w:rsidR="005A420C">
        <w:t xml:space="preserve">Evidence for amplifications spanning </w:t>
      </w:r>
      <w:r w:rsidR="005A420C">
        <w:rPr>
          <w:i/>
        </w:rPr>
        <w:t>ghc1</w:t>
      </w:r>
      <w:r w:rsidR="005A420C">
        <w:t xml:space="preserve"> was also clear in all parental clones (Figure 4). The 3D7 reference genome has only a single copy of </w:t>
      </w:r>
      <w:r w:rsidR="005A420C" w:rsidRPr="005A420C">
        <w:rPr>
          <w:i/>
        </w:rPr>
        <w:t>gch1</w:t>
      </w:r>
      <w:r w:rsidR="005A420C">
        <w:t>, however all studies including ours have found t</w:t>
      </w:r>
      <w:r w:rsidR="005A420C" w:rsidRPr="005A420C">
        <w:t>he</w:t>
      </w:r>
      <w:r w:rsidR="005A420C">
        <w:t xml:space="preserve"> </w:t>
      </w:r>
      <w:r w:rsidR="005A420C">
        <w:lastRenderedPageBreak/>
        <w:t xml:space="preserve">3D7 </w:t>
      </w:r>
      <w:r w:rsidR="00DC4403">
        <w:t xml:space="preserve">clone to carry </w:t>
      </w:r>
      <w:r w:rsidR="005A420C">
        <w:t xml:space="preserve">multiple copies of </w:t>
      </w:r>
      <w:r w:rsidR="005A420C" w:rsidRPr="005A420C">
        <w:rPr>
          <w:i/>
        </w:rPr>
        <w:t>gch1</w:t>
      </w:r>
      <w:r w:rsidR="005A420C">
        <w:t>, suggesting an error in the reference</w:t>
      </w:r>
      <w:r w:rsidR="00A6066D">
        <w:t xml:space="preserve"> sequence</w:t>
      </w:r>
      <w:r w:rsidR="005A420C">
        <w:t xml:space="preserv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xml:space="preserve">, confirming previous findings </w:t>
      </w:r>
      <w:r w:rsidR="005C3FF3">
        <w:fldChar w:fldCharType="begin" w:fldLock="1"/>
      </w:r>
      <w:r w:rsidR="0056071D">
        <w:instrText>ADDIN CSL_CITATION { "citationItems" : [ { "id" : "ITEM-1",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1", "issue" : "10", "issued" : { "date-parts" : [ [ "2008", "10" ] ] }, "page" : "e1000243", "title" : "Adaptive copy number evolution in malaria parasites.", "type" : "article-journal", "volume" : "4" }, "uris" : [ "http://www.mendeley.com/documents/?uuid=1cfdf1c6-4d16-4072-9cb1-41474b413d40"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Nair et al. 2008; Sep\u00falveda et al. 2013)", "plainTextFormattedCitation" : "(Nair et al. 2008; Sep\u00falveda et al. 2013)", "previouslyFormattedCitation" : "(Nair et al. 2008; Sep\u00falveda et al. 2013)" }, "properties" : { "noteIndex" : 0 }, "schema" : "https://github.com/citation-style-language/schema/raw/master/csl-citation.json" }</w:instrText>
      </w:r>
      <w:r w:rsidR="005C3FF3">
        <w:fldChar w:fldCharType="separate"/>
      </w:r>
      <w:r w:rsidR="00E048FA" w:rsidRPr="00E048FA">
        <w:rPr>
          <w:noProof/>
        </w:rPr>
        <w:t>(Nair et al. 2008; Sepúlveda et al. 2013)</w:t>
      </w:r>
      <w:r w:rsidR="005C3FF3">
        <w:fldChar w:fldCharType="end"/>
      </w:r>
      <w:r w:rsidR="00DC4403">
        <w:t>. Alignment of re</w:t>
      </w:r>
      <w:r w:rsidR="00F57A57">
        <w:t xml:space="preserve">ad pairs indicated that </w:t>
      </w:r>
      <w:r w:rsidR="00DC4403">
        <w:t xml:space="preserve">the Dd2 amplification was arranged as a tandem inversion, whereas 3D7, HB3 and 7G8 carried tandem </w:t>
      </w:r>
      <w:r w:rsidR="0083016F">
        <w:t>arrays</w:t>
      </w:r>
      <w:r w:rsidR="00DC4403">
        <w:t>, adding further evid</w:t>
      </w:r>
      <w:r w:rsidR="00EC5F6F">
        <w:t>ence for the independent origin</w:t>
      </w:r>
      <w:r w:rsidR="00E048FA">
        <w:t xml:space="preserve"> of these CNV alleles</w:t>
      </w:r>
      <w:r w:rsidR="00DC4403">
        <w:t>.</w:t>
      </w:r>
      <w:r w:rsidR="004925F5">
        <w:t xml:space="preserve"> The HB3(2) sample appeared to be a mixture with approximately 20% of parasites retaining the duplication found in HB3(1) and 80% having no amplification, which is not unexpected given that amplifications can be lost in culture </w:t>
      </w:r>
      <w:r w:rsidR="00686F39">
        <w:t>in the absence of drug pressure</w:t>
      </w:r>
      <w:r w:rsidR="00EC5F6F">
        <w:t xml:space="preserve"> </w:t>
      </w:r>
      <w:r w:rsidR="005C3FF3">
        <w:fldChar w:fldCharType="begin" w:fldLock="1"/>
      </w:r>
      <w:r w:rsidR="00A259FE">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00EC5F6F" w:rsidRPr="00EC5F6F">
        <w:rPr>
          <w:noProof/>
        </w:rPr>
        <w:t>(Cowman et al. 1994)</w:t>
      </w:r>
      <w:r w:rsidR="005C3FF3">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4925F5">
        <w:t>).</w:t>
      </w:r>
    </w:p>
    <w:p w:rsidR="00043C58" w:rsidRPr="00653393" w:rsidRDefault="00DF4B94" w:rsidP="00DF4B94">
      <w:pPr>
        <w:pStyle w:val="Heading4"/>
      </w:pPr>
      <w:r>
        <w:t xml:space="preserve">Recombination within amplified regions leads to pseudo-heterozygosity </w:t>
      </w:r>
    </w:p>
    <w:p w:rsidR="00685935" w:rsidRDefault="00581853" w:rsidP="00AE555C">
      <w:r>
        <w:t xml:space="preserve">To further explore the </w:t>
      </w:r>
      <w:r w:rsidR="00A6066D">
        <w:t xml:space="preserve">apparent </w:t>
      </w:r>
      <w:r>
        <w:t>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t>
      </w:r>
      <w:r w:rsidR="0083016F">
        <w:t>At segregating sites w</w:t>
      </w:r>
      <w:r w:rsidR="00C4455E">
        <w:t>ithin a region of pseudo-heterozygosity</w:t>
      </w:r>
      <w:r w:rsidR="003A7A20">
        <w:t>,</w:t>
      </w:r>
      <w:r w:rsidR="00C4455E">
        <w:t xml:space="preserve"> reads supporting each parental allele shoul</w:t>
      </w:r>
      <w:r w:rsidR="0083016F">
        <w:t>d appear in a roughly 1:1 ratio</w:t>
      </w:r>
      <w:r w:rsidR="004C0B1A">
        <w:t>, whereas elsewhere only one parental allele should be observed</w:t>
      </w:r>
      <w:r w:rsidR="0083016F">
        <w:t>.</w:t>
      </w:r>
      <w:r w:rsidR="003A7A20">
        <w:t xml:space="preserve">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w:t>
      </w:r>
      <w:r w:rsidR="00A6066D">
        <w:t xml:space="preserve"> (Figure 4)</w:t>
      </w:r>
      <w:r w:rsidR="00242BE4">
        <w:t>.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rsidR="00B05A9F">
        <w:t>C</w:t>
      </w:r>
      <w:r>
        <w:t xml:space="preserve">). This is harder to explain, as it would require 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5C3FF3">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5C3FF3">
        <w:fldChar w:fldCharType="separate"/>
      </w:r>
      <w:r w:rsidR="00194EE4" w:rsidRPr="00194EE4">
        <w:rPr>
          <w:noProof/>
        </w:rPr>
        <w:t>(Völker et al. 2010)</w:t>
      </w:r>
      <w:r w:rsidR="005C3FF3">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the region has been translocated to a different chromosome, however read orientation evidence </w:t>
      </w:r>
      <w:r>
        <w:lastRenderedPageBreak/>
        <w:t>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rsidR="00B05A9F">
        <w:t>E</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5C3FF3">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F81315" w:rsidRPr="00F81315">
        <w:rPr>
          <w:noProof/>
        </w:rPr>
        <w:t>(Samarakoon, Gonzales, et al. 2011)</w:t>
      </w:r>
      <w:r w:rsidR="005C3FF3">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w:t>
      </w:r>
      <w:r>
        <w:t xml:space="preserve">are consistent with a single crossover having occurred within the amplified region. </w:t>
      </w:r>
    </w:p>
    <w:p w:rsidR="00F428AA" w:rsidRDefault="00F428AA" w:rsidP="00EC5F6F">
      <w:pPr>
        <w:pStyle w:val="Heading2"/>
      </w:pPr>
      <w:r>
        <w:t>A web application to facilitate data exploration and re-use</w:t>
      </w:r>
    </w:p>
    <w:p w:rsidR="00F428AA" w:rsidRPr="00F428AA" w:rsidRDefault="00DC6B87" w:rsidP="00F428AA">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10" w:history="1">
        <w:r w:rsidR="00F428AA" w:rsidRPr="006F0B99">
          <w:rPr>
            <w:rStyle w:val="Hyperlink"/>
          </w:rPr>
          <w:t>http://www.malariagen.net/apps/pf-crosses</w:t>
        </w:r>
      </w:hyperlink>
      <w:r w:rsidR="00F428AA">
        <w:t xml:space="preserve">. The application includes a tool for browsing and querying a table of variants for each </w:t>
      </w:r>
      <w:r w:rsidR="0056071D">
        <w:t>cross and calling method</w:t>
      </w:r>
      <w:r w:rsidR="004535B2">
        <w:t xml:space="preserve"> (Figure 5B)</w:t>
      </w:r>
      <w:r w:rsidR="00F428AA">
        <w: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xml:space="preserve">; and a browser for visualising the sequence alignments themselves, implemented by embedding the </w:t>
      </w:r>
      <w:proofErr w:type="spellStart"/>
      <w:r w:rsidR="00F428AA">
        <w:t>LookSeq</w:t>
      </w:r>
      <w:proofErr w:type="spellEnd"/>
      <w:r w:rsidR="00F428AA">
        <w:t xml:space="preserve"> software</w:t>
      </w:r>
      <w:r w:rsidR="006C6A25">
        <w:t xml:space="preserve"> </w:t>
      </w:r>
      <w:r w:rsidR="005C3FF3">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5C3FF3">
        <w:fldChar w:fldCharType="separate"/>
      </w:r>
      <w:r w:rsidR="006C6A25" w:rsidRPr="006C6A25">
        <w:rPr>
          <w:noProof/>
        </w:rPr>
        <w:t>(Manske &amp; Kwiatkowski 2009)</w:t>
      </w:r>
      <w:r w:rsidR="005C3FF3">
        <w:fldChar w:fldCharType="end"/>
      </w:r>
      <w:r w:rsidR="004535B2">
        <w:t xml:space="preserve"> (Figure 5E)</w:t>
      </w:r>
      <w:r w:rsidR="00F428AA">
        <w:t xml:space="preserve">. </w:t>
      </w:r>
      <w:r w:rsidR="00E25470">
        <w:t>All tools are highly interactive, for example when browsing genoty</w:t>
      </w:r>
      <w:r w:rsidR="0056071D">
        <w:t xml:space="preserve">pes </w:t>
      </w:r>
      <w:r w:rsidR="00E25470">
        <w:t>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w:t>
      </w:r>
      <w:proofErr w:type="spellStart"/>
      <w:r w:rsidR="00B241EF">
        <w:t>filterbank</w:t>
      </w:r>
      <w:proofErr w:type="spellEnd"/>
      <w:r w:rsidR="00B241EF">
        <w:t xml:space="preserve"> was implemented to enable highly responsive browsing at all scales from base-pair resolution up to entire chromosomes.</w:t>
      </w:r>
      <w:r w:rsidR="00E25470">
        <w:t xml:space="preserve"> </w:t>
      </w:r>
      <w:r w:rsidR="00F428AA">
        <w:t xml:space="preserve">The underlying technologies for this web application are being developed as a generic framework so that they can be used with other </w:t>
      </w:r>
      <w:r w:rsidR="000E272C">
        <w:t xml:space="preserve">organisms and </w:t>
      </w:r>
      <w:r w:rsidR="00F428AA">
        <w:t>datasets, as part o</w:t>
      </w:r>
      <w:r w:rsidR="00572EC2">
        <w:t>f an open source project</w:t>
      </w:r>
      <w:r w:rsidR="00572EC2">
        <w:rPr>
          <w:rStyle w:val="FootnoteReference"/>
        </w:rPr>
        <w:footnoteReference w:id="12"/>
      </w:r>
      <w:r w:rsidR="00F428AA">
        <w:t>.</w:t>
      </w:r>
    </w:p>
    <w:p w:rsidR="009E1600" w:rsidRDefault="009E1600" w:rsidP="003F4A84">
      <w:pPr>
        <w:pStyle w:val="Heading1"/>
      </w:pPr>
      <w:r>
        <w:lastRenderedPageBreak/>
        <w:t>Discussion</w:t>
      </w:r>
    </w:p>
    <w:p w:rsidR="00FD7AB6" w:rsidRDefault="00295C75" w:rsidP="009E1600">
      <w:r>
        <w:t xml:space="preserve">Here we </w:t>
      </w:r>
      <w:r w:rsidR="00FD7AB6">
        <w:t xml:space="preserve">presented a resource comprising deep sequence data and variant calls for three </w:t>
      </w:r>
      <w:r w:rsidR="00FD7AB6" w:rsidRPr="0076159B">
        <w:rPr>
          <w:i/>
        </w:rPr>
        <w:t>P. falciparum</w:t>
      </w:r>
      <w:r w:rsidR="00FD7AB6">
        <w:t xml:space="preserve"> crosses. A fourth cross has recently been performed between the artemisinin resistant clone 803 and the artemisinin sensitive GB4.  The 803xGB4 cross is the last to use a primate host, however new methods </w:t>
      </w:r>
      <w:r w:rsidR="0056071D">
        <w:t xml:space="preserve">are emerging </w:t>
      </w:r>
      <w:r w:rsidR="00FD7AB6">
        <w:t xml:space="preserve">for performing </w:t>
      </w:r>
      <w:r w:rsidR="00FD7AB6" w:rsidRPr="006C1853">
        <w:rPr>
          <w:i/>
        </w:rPr>
        <w:t>P. falciparum</w:t>
      </w:r>
      <w:r w:rsidR="00FD7AB6">
        <w:t xml:space="preserve"> crosses using humanized mouse model</w:t>
      </w:r>
      <w:r w:rsidR="0056071D">
        <w:t>s</w:t>
      </w:r>
      <w:r w:rsidR="00FD7AB6">
        <w:t xml:space="preserve">, opening the possibility for many new crosses to be generated. </w:t>
      </w:r>
      <w:r w:rsidR="00BD2070">
        <w:t xml:space="preserve">It would benefit the research community if standardised genomic data on these additional crosses could be generated and incorporated into a single data resource. </w:t>
      </w:r>
      <w:r w:rsidR="00FD7AB6">
        <w:t xml:space="preserve">The web application we have developed for exploring sequence and variation data has a flexible design and could easily be extended to accommodate further samples and variant call sets, providing a single access point to </w:t>
      </w:r>
      <w:r w:rsidR="00BD2070">
        <w:t xml:space="preserve">genomic </w:t>
      </w:r>
      <w:r w:rsidR="00FD7AB6">
        <w:t xml:space="preserve">data on </w:t>
      </w:r>
      <w:r w:rsidR="00FD7AB6" w:rsidRPr="007B6AD6">
        <w:rPr>
          <w:i/>
        </w:rPr>
        <w:t>P. falciparum</w:t>
      </w:r>
      <w:r w:rsidR="00FD7AB6">
        <w:t xml:space="preserve"> genetic crosses</w:t>
      </w:r>
      <w:r w:rsidR="00BD2070">
        <w:t>.</w:t>
      </w:r>
    </w:p>
    <w:p w:rsidR="00CF7888" w:rsidRDefault="00434D88" w:rsidP="009E1600">
      <w:r>
        <w:t>We have described the first genome-wide data on SNP</w:t>
      </w:r>
      <w:r w:rsidR="0056071D">
        <w:t>,</w:t>
      </w:r>
      <w:r>
        <w:t xml:space="preserve"> INDEL </w:t>
      </w:r>
      <w:r w:rsidR="0056071D">
        <w:t xml:space="preserve">and complex </w:t>
      </w:r>
      <w:r>
        <w:t xml:space="preserve">polymorphism in </w:t>
      </w:r>
      <w:r w:rsidRPr="00434D88">
        <w:rPr>
          <w:i/>
        </w:rPr>
        <w:t>P. falciparum</w:t>
      </w:r>
      <w:r>
        <w:t xml:space="preserve"> spanning both coding and non-coding regions. This does not include hypervariable regions containing </w:t>
      </w:r>
      <w:proofErr w:type="spellStart"/>
      <w:r>
        <w:rPr>
          <w:i/>
        </w:rPr>
        <w:t>var</w:t>
      </w:r>
      <w:proofErr w:type="spellEnd"/>
      <w:r>
        <w:t xml:space="preserve"> genes, because divergence from the reference </w:t>
      </w:r>
      <w:r w:rsidR="0042585D">
        <w:t>genome</w:t>
      </w:r>
      <w:r>
        <w:t xml:space="preserve"> and </w:t>
      </w:r>
      <w:r w:rsidR="00CF7888">
        <w:t>paralogous sequence</w:t>
      </w:r>
      <w:r>
        <w:t xml:space="preserve"> </w:t>
      </w:r>
      <w:r w:rsidR="0056071D">
        <w:t xml:space="preserve">present </w:t>
      </w:r>
      <w:r w:rsidR="00CF7888">
        <w:t>severe challenge</w:t>
      </w:r>
      <w:r w:rsidR="0056071D">
        <w:t>s</w:t>
      </w:r>
      <w:r w:rsidR="00CF7888">
        <w:t xml:space="preserve"> to both alignment and assembly-based </w:t>
      </w:r>
      <w:r w:rsidR="00463DB8">
        <w:t xml:space="preserve">variant </w:t>
      </w:r>
      <w:r w:rsidR="00CF7888">
        <w:t xml:space="preserve">calling methods </w:t>
      </w:r>
      <w:r w:rsidR="008337E7">
        <w:t>using</w:t>
      </w:r>
      <w:r w:rsidR="00CF7888">
        <w:t xml:space="preserve"> short sequence reads. </w:t>
      </w:r>
      <w:r w:rsidR="0056071D">
        <w:t>W</w:t>
      </w:r>
      <w:r w:rsidR="0042585D">
        <w:t>e have shown that an assembly-based calling method can ascertain variation in clinically important regions of the core genome where sequences are too diverged from the reference to be aligned</w:t>
      </w:r>
      <w:r w:rsidR="0056071D">
        <w:t>, given sufficient homology in the flanking regions</w:t>
      </w:r>
      <w:r w:rsidR="0042585D">
        <w:t xml:space="preserve">. Thus </w:t>
      </w:r>
      <w:r w:rsidR="00CF7888">
        <w:t xml:space="preserve">assembly-based methods may </w:t>
      </w:r>
      <w:r w:rsidR="00AD21E4">
        <w:t xml:space="preserve">be able to </w:t>
      </w:r>
      <w:r w:rsidR="00295C75">
        <w:t>access</w:t>
      </w:r>
      <w:r w:rsidR="00AD21E4">
        <w:t xml:space="preserve"> some</w:t>
      </w:r>
      <w:r w:rsidR="0042585D">
        <w:t xml:space="preserve"> variation </w:t>
      </w:r>
      <w:r w:rsidR="00DA6F10">
        <w:t>in hypervariable regions</w:t>
      </w:r>
      <w:r w:rsidR="0042585D">
        <w:t>. However</w:t>
      </w:r>
      <w:r w:rsidR="00CF7888">
        <w:t>, longer sequence reads will be required to overcome the extensive paralogy</w:t>
      </w:r>
      <w:r w:rsidR="0042585D">
        <w:t>, and complete assembly will be required to fully characterise the structural rearrangements</w:t>
      </w:r>
      <w:r w:rsidR="008337E7">
        <w:t xml:space="preserve"> between </w:t>
      </w:r>
      <w:proofErr w:type="spellStart"/>
      <w:r w:rsidR="008337E7">
        <w:rPr>
          <w:i/>
        </w:rPr>
        <w:t>var</w:t>
      </w:r>
      <w:proofErr w:type="spellEnd"/>
      <w:r w:rsidR="00295C75">
        <w:rPr>
          <w:i/>
        </w:rPr>
        <w:t xml:space="preserve"> </w:t>
      </w:r>
      <w:r w:rsidR="008337E7">
        <w:t>genes</w:t>
      </w:r>
      <w:r w:rsidR="0042585D">
        <w:t xml:space="preserve"> </w:t>
      </w:r>
      <w:r w:rsidR="0056071D">
        <w:t xml:space="preserve">that </w:t>
      </w:r>
      <w:r w:rsidR="0042585D">
        <w:t>occur</w:t>
      </w:r>
      <w:r w:rsidR="0056071D">
        <w:t xml:space="preserve"> frequently during mitosis </w:t>
      </w:r>
      <w:r w:rsidR="005C3FF3">
        <w:fldChar w:fldCharType="begin" w:fldLock="1"/>
      </w:r>
      <w:r w:rsidR="0056071D">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56071D" w:rsidRPr="0056071D">
        <w:rPr>
          <w:noProof/>
        </w:rPr>
        <w:t>(Claessens et al. 2014)</w:t>
      </w:r>
      <w:r w:rsidR="005C3FF3">
        <w:fldChar w:fldCharType="end"/>
      </w:r>
      <w:r w:rsidR="00CF7888">
        <w:t xml:space="preserve">. </w:t>
      </w:r>
    </w:p>
    <w:p w:rsidR="00E551B5" w:rsidRDefault="00CF7888" w:rsidP="009E1600">
      <w:r>
        <w:t xml:space="preserve">The </w:t>
      </w:r>
      <w:r w:rsidR="0042585D">
        <w:t xml:space="preserve">SNP and INDEL variants </w:t>
      </w:r>
      <w:r w:rsidR="00A42392">
        <w:t xml:space="preserve">presented here could be used by other studies as a truth set to calibrate variant calling and filtering methods in </w:t>
      </w:r>
      <w:r w:rsidR="00295C75">
        <w:t xml:space="preserve">other studies, for example studies of </w:t>
      </w:r>
      <w:r w:rsidR="00A42392">
        <w:t>variation in parasite DNA samples extracted directly from natural infections. By comparing our variant calls wit</w:t>
      </w:r>
      <w:r w:rsidR="0056071D">
        <w:t xml:space="preserve">h the HB3 draft assembly </w:t>
      </w:r>
      <w:r w:rsidR="005C3FF3">
        <w:fldChar w:fldCharType="begin" w:fldLock="1"/>
      </w:r>
      <w:r w:rsidR="001412D0">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b)"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A42392">
        <w:t xml:space="preserve"> and HB3 gene sequences we </w:t>
      </w:r>
      <w:r w:rsidR="00DA6F10">
        <w:t xml:space="preserve">estimated that </w:t>
      </w:r>
      <w:r w:rsidR="00A42392">
        <w:t xml:space="preserve">SNP FDR is sufficiently low for this purpose, </w:t>
      </w:r>
      <w:r w:rsidR="00295C75">
        <w:t>and</w:t>
      </w:r>
      <w:r w:rsidR="00A42392">
        <w:t xml:space="preserve"> INDEL FDR is </w:t>
      </w:r>
      <w:r w:rsidR="00295C75">
        <w:t xml:space="preserve">acceptable albeit </w:t>
      </w:r>
      <w:r w:rsidR="00A42392">
        <w:t xml:space="preserve">higher than has been achieved in </w:t>
      </w:r>
      <w:r w:rsidR="00BF5E41">
        <w:t>some</w:t>
      </w:r>
      <w:r w:rsidR="00A42392">
        <w:t xml:space="preserve"> studies of other organisms. </w:t>
      </w:r>
      <w:r w:rsidR="00295C75">
        <w:t>The INDEL FDR</w:t>
      </w:r>
      <w:r w:rsidR="00A80866">
        <w:t xml:space="preserve"> seems at odds with the fact that inheritance of SNP and INDEL alleles was highly concordant in all three crosses, and INDEL genotypes were almost perfectly reproducible across multiple </w:t>
      </w:r>
      <w:r w:rsidR="004C0B1A">
        <w:t>biological</w:t>
      </w:r>
      <w:r w:rsidR="00FA1985">
        <w:t xml:space="preserve"> </w:t>
      </w:r>
      <w:r w:rsidR="00A80866">
        <w:t>replicates. I</w:t>
      </w:r>
      <w:r w:rsidR="00A42392">
        <w:t xml:space="preserve">f we relaxed </w:t>
      </w:r>
      <w:r w:rsidR="008337E7">
        <w:t xml:space="preserve">the </w:t>
      </w:r>
      <w:r w:rsidR="00A80866">
        <w:t xml:space="preserve">FDR </w:t>
      </w:r>
      <w:r w:rsidR="00A42392">
        <w:t>matching condition to require only that variants match</w:t>
      </w:r>
      <w:r w:rsidR="00BF5E41">
        <w:t xml:space="preserve"> type and position, estimated </w:t>
      </w:r>
      <w:r w:rsidR="00AD21E4">
        <w:t xml:space="preserve">INDEL </w:t>
      </w:r>
      <w:r w:rsidR="00BF5E41">
        <w:t>FDR for the alignmen</w:t>
      </w:r>
      <w:r w:rsidR="00A34BF3">
        <w:t>t-based method was reduced to 5.3</w:t>
      </w:r>
      <w:r w:rsidR="00BF5E41">
        <w:t>-</w:t>
      </w:r>
      <w:r w:rsidR="00A34BF3">
        <w:t>6.2</w:t>
      </w:r>
      <w:r w:rsidR="00BF5E41">
        <w:t xml:space="preserve">%. The mismatching alleles were always STR INDELs with the correct type (insertion/deletion) and repeat unit (e.g., “AT”) but an incorrect allele length. This </w:t>
      </w:r>
      <w:r w:rsidR="00295C75">
        <w:t>could</w:t>
      </w:r>
      <w:r w:rsidR="00BF5E41">
        <w:t xml:space="preserve"> </w:t>
      </w:r>
      <w:r w:rsidR="00BF5E41">
        <w:lastRenderedPageBreak/>
        <w:t xml:space="preserve">indicate a tendency for the alignment-based method to </w:t>
      </w:r>
      <w:r w:rsidR="00295C75">
        <w:t xml:space="preserve">systematically </w:t>
      </w:r>
      <w:r w:rsidR="00A34BF3">
        <w:t xml:space="preserve">miscall STR allele length. </w:t>
      </w:r>
      <w:r w:rsidR="00A069AE">
        <w:t>S</w:t>
      </w:r>
      <w:r w:rsidR="00BF5E41">
        <w:t xml:space="preserve">ome of these mismatches could also be due to genetic variation between HB3 clones with different culturing histories. </w:t>
      </w:r>
      <w:r w:rsidR="00AD21E4">
        <w:t>W</w:t>
      </w:r>
      <w:r w:rsidR="00BF5E41">
        <w:t xml:space="preserve">e </w:t>
      </w:r>
      <w:r w:rsidR="00AD21E4">
        <w:t xml:space="preserve">also </w:t>
      </w:r>
      <w:r w:rsidR="00BF5E41">
        <w:t>noted considerable discordance between the HB3 draft assembly and published gene sequences regarding INDELs</w:t>
      </w:r>
      <w:r w:rsidR="00DA6F10">
        <w:t>. A</w:t>
      </w:r>
      <w:r w:rsidR="00BF5E41">
        <w:t>lthough the draft assembly seemed generally more concordant with our variant calls</w:t>
      </w:r>
      <w:r w:rsidR="00BE1CB2">
        <w:t xml:space="preserve"> at the 32 genes examined</w:t>
      </w:r>
      <w:r w:rsidR="00BF5E41">
        <w:t xml:space="preserve">, this was not </w:t>
      </w:r>
      <w:r w:rsidR="00DA6F10">
        <w:t xml:space="preserve">always the case, and we suspect both </w:t>
      </w:r>
      <w:r w:rsidR="00A80866">
        <w:t xml:space="preserve">the draft assembly and </w:t>
      </w:r>
      <w:r w:rsidR="00DA6F10">
        <w:t xml:space="preserve">published </w:t>
      </w:r>
      <w:r w:rsidR="00A80866">
        <w:t xml:space="preserve">gene sequences </w:t>
      </w:r>
      <w:r w:rsidR="00DA6F10">
        <w:t xml:space="preserve">contain INDEL errors. These </w:t>
      </w:r>
      <w:r w:rsidR="00295C75">
        <w:t>findings</w:t>
      </w:r>
      <w:r w:rsidR="00DA6F10">
        <w:t xml:space="preserve"> highlight the need for multiple </w:t>
      </w:r>
      <w:r w:rsidR="00DA6F10" w:rsidRPr="00DA6F10">
        <w:rPr>
          <w:i/>
        </w:rPr>
        <w:t>P. falciparum</w:t>
      </w:r>
      <w:r w:rsidR="00DA6F10">
        <w:t xml:space="preserve"> genomes </w:t>
      </w:r>
      <w:r w:rsidR="00BE1CB2">
        <w:t xml:space="preserve">fully </w:t>
      </w:r>
      <w:r w:rsidR="00DA6F10">
        <w:t>assembled to the same quality as the current 3D7 reference, so that methods for calling all</w:t>
      </w:r>
      <w:r w:rsidR="00A80866">
        <w:t xml:space="preserve"> types</w:t>
      </w:r>
      <w:r w:rsidR="00DA6F10">
        <w:t xml:space="preserve"> of polymorphism can be accurately evaluated. </w:t>
      </w:r>
    </w:p>
    <w:p w:rsidR="00FA1985" w:rsidRPr="00757C5C" w:rsidRDefault="00FA1985" w:rsidP="009E1600">
      <w:r>
        <w:t xml:space="preserve">We found that INDELs were exceptionally abundant in non-coding regions and displayed a specific pattern of abundance relative to the position of predicted core promoters. </w:t>
      </w:r>
      <w:r w:rsidR="00757C5C">
        <w:t>Repeat length varia</w:t>
      </w:r>
      <w:r w:rsidR="003A24A0">
        <w:t>tions within regulatory regions</w:t>
      </w:r>
      <w:r w:rsidR="00757C5C">
        <w:t xml:space="preserve"> have been found in other species and shown to affect gene activity </w:t>
      </w:r>
      <w:r w:rsidR="005C3FF3">
        <w:fldChar w:fldCharType="begin" w:fldLock="1"/>
      </w:r>
      <w:r w:rsidR="007A6D4F">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86/gb-2013-14-9-r97", "ISSN" : "1465-6914", "PMID" : "24025428", "abstract" : "BACKGROUND: Candida albicans is a ubiquitous opportunistic fungal pathogen that afflicts immunocompromised human hosts. With rare and transient exceptions the yeast is diploid, yet despite its clinical relevance the respective sequences of its two homologous chromosomes have not been completely resolved. RESULTS: We construct a phased diploid genome assembly by deep sequencing a standard laboratory wild-type strain and a panel of strains homozygous for particular chromosomes. The assembly has 700-fold coverage on average,allowing extensive revision and expansion of the number of known SNPs and indels. This phased genome significantly enhances the sensitivity and specificity of allele-specific expression measurements by enabling pooling and cross-validation of signal across multiple polymorphic sites. Additionally, the diploid assembly reveals pervasive and unexpected patterns in allelic differences between homologous chromosomes. Firstly, we see striking clustering of indels, concentrated primarily in the repeat sequences in promoters. Secondly, both indels and their repeat-sequence substrate are enriched near replication origins. Finally, we reveal an intimate link between repeat sequences and indels, which argues that repeat length is under selective pressure for most eukaryotes. This connection is described by a concise one-parameter model that explains repeat-sequence abundance in C. albicans as a function of the indel rate,and provides a general framework to interpret repeat abundance in species ranging from bacteria to humans. CONCLUSIONS: The phased genome assembly and insights into repeat plasticity will be valuable for better understanding allele-specific phenomena and genome evolution.", "author" : [ { "dropping-particle" : "", "family" : "Muzzey", "given" : "Dale", "non-dropping-particle" : "", "parse-names" : false, "suffix" : "" }, { "dropping-particle" : "", "family" : "Schwartz", "given" : "Katja", "non-dropping-particle" : "", "parse-names" : false, "suffix" : "" }, { "dropping-particle" : "", "family" : "Weissman", "given" : "Jonathan S", "non-dropping-particle" : "", "parse-names" : false, "suffix" : "" }, { "dropping-particle" : "", "family" : "Sherlock", "given" : "Gavin", "non-dropping-particle" : "", "parse-names" : false, "suffix" : "" } ], "container-title" : "Genome biology", "id" : "ITEM-2", "issue" : "9", "issued" : { "date-parts" : [ [ "2013", "1" ] ] }, "page" : "R97", "title" : "Assembly of a phased diploid Candida albicans genome facilitates allele-specific measurements and provides a simple model for repeat and indel structure.", "type" : "article-journal", "volume" : "14" }, "uris" : [ "http://www.mendeley.com/documents/?uuid=c66dd199-a663-4ff3-bb90-a040b7305af3" ] } ], "mendeley" : { "formattedCitation" : "(Li et al. 2002; Muzzey et al. 2013)", "plainTextFormattedCitation" : "(Li et al. 2002; Muzzey et al. 2013)", "previouslyFormattedCitation" : "(Li et al. 2002; Muzzey et al. 2013)" }, "properties" : { "noteIndex" : 0 }, "schema" : "https://github.com/citation-style-language/schema/raw/master/csl-citation.json" }</w:instrText>
      </w:r>
      <w:r w:rsidR="005C3FF3">
        <w:fldChar w:fldCharType="separate"/>
      </w:r>
      <w:r w:rsidR="00E32851" w:rsidRPr="00E32851">
        <w:rPr>
          <w:noProof/>
        </w:rPr>
        <w:t>(Li et al. 2002; Muzzey et al. 2013)</w:t>
      </w:r>
      <w:r w:rsidR="005C3FF3">
        <w:fldChar w:fldCharType="end"/>
      </w:r>
      <w:r w:rsidR="00757C5C">
        <w:t xml:space="preserve">. Using the HB3xDd2 cross, </w:t>
      </w:r>
      <w:r w:rsidR="005C3FF3">
        <w:fldChar w:fldCharType="begin" w:fldLock="1"/>
      </w:r>
      <w:r w:rsidR="00757C5C">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5C3FF3">
        <w:fldChar w:fldCharType="separate"/>
      </w:r>
      <w:r w:rsidR="00757C5C" w:rsidRPr="003D3144">
        <w:rPr>
          <w:noProof/>
        </w:rPr>
        <w:t xml:space="preserve">Gonzales et al. </w:t>
      </w:r>
      <w:r w:rsidR="00757C5C">
        <w:rPr>
          <w:noProof/>
        </w:rPr>
        <w:t>(</w:t>
      </w:r>
      <w:r w:rsidR="00757C5C" w:rsidRPr="003D3144">
        <w:rPr>
          <w:noProof/>
        </w:rPr>
        <w:t>2008)</w:t>
      </w:r>
      <w:r w:rsidR="005C3FF3">
        <w:fldChar w:fldCharType="end"/>
      </w:r>
      <w:r w:rsidR="00757C5C">
        <w:t xml:space="preserve"> showed that both </w:t>
      </w:r>
      <w:r w:rsidR="00757C5C">
        <w:rPr>
          <w:i/>
        </w:rPr>
        <w:t xml:space="preserve">cis </w:t>
      </w:r>
      <w:r w:rsidR="00757C5C">
        <w:t xml:space="preserve">and </w:t>
      </w:r>
      <w:r w:rsidR="00757C5C">
        <w:rPr>
          <w:i/>
        </w:rPr>
        <w:t xml:space="preserve">trans </w:t>
      </w:r>
      <w:r w:rsidR="00757C5C">
        <w:t xml:space="preserve">genetic variation influences gene expression in </w:t>
      </w:r>
      <w:r w:rsidR="00757C5C" w:rsidRPr="003D3144">
        <w:rPr>
          <w:i/>
        </w:rPr>
        <w:t>P. falciparum</w:t>
      </w:r>
      <w:r w:rsidR="00757C5C">
        <w:t xml:space="preserve">, including a major </w:t>
      </w:r>
      <w:r w:rsidR="00757C5C" w:rsidRPr="003D3144">
        <w:rPr>
          <w:i/>
        </w:rPr>
        <w:t>trans</w:t>
      </w:r>
      <w:r w:rsidR="00757C5C">
        <w:t xml:space="preserve"> regulatory hotspot coinciding with the amplification spanning </w:t>
      </w:r>
      <w:r w:rsidR="00757C5C">
        <w:rPr>
          <w:i/>
        </w:rPr>
        <w:t>mdr1.</w:t>
      </w:r>
      <w:r w:rsidR="00757C5C">
        <w:t xml:space="preserve"> </w:t>
      </w:r>
      <w:r w:rsidR="00E551B5">
        <w:t>Variation in gene regulation could affect clinically relevant phenotypes including drug sensi</w:t>
      </w:r>
      <w:r w:rsidR="00FC41D8">
        <w:t xml:space="preserve">tivity, e.g., </w:t>
      </w:r>
      <w:r w:rsidR="005C3FF3">
        <w:fldChar w:fldCharType="begin" w:fldLock="1"/>
      </w:r>
      <w:r w:rsidR="00FC41D8">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manualFormatting" : "Mok et al. (2014)", "plainTextFormattedCitation" : "(Mok et al. 2014)", "previouslyFormattedCitation" : "(Mok et al. 2014)" }, "properties" : { "noteIndex" : 0 }, "schema" : "https://github.com/citation-style-language/schema/raw/master/csl-citation.json" }</w:instrText>
      </w:r>
      <w:r w:rsidR="005C3FF3">
        <w:fldChar w:fldCharType="separate"/>
      </w:r>
      <w:r w:rsidR="00FC41D8" w:rsidRPr="00FC41D8">
        <w:rPr>
          <w:noProof/>
        </w:rPr>
        <w:t xml:space="preserve">Mok et al. </w:t>
      </w:r>
      <w:r w:rsidR="00FC41D8">
        <w:rPr>
          <w:noProof/>
        </w:rPr>
        <w:t>(</w:t>
      </w:r>
      <w:r w:rsidR="00FC41D8" w:rsidRPr="00FC41D8">
        <w:rPr>
          <w:noProof/>
        </w:rPr>
        <w:t>2014)</w:t>
      </w:r>
      <w:r w:rsidR="005C3FF3">
        <w:fldChar w:fldCharType="end"/>
      </w:r>
      <w:r w:rsidR="00E551B5">
        <w:t xml:space="preserve"> found that deletion of a promoter upstream of </w:t>
      </w:r>
      <w:r w:rsidR="00E551B5">
        <w:rPr>
          <w:i/>
        </w:rPr>
        <w:t>pfmrp2</w:t>
      </w:r>
      <w:r w:rsidR="00E551B5">
        <w:t xml:space="preserve"> altered sensitivity to </w:t>
      </w:r>
      <w:proofErr w:type="spellStart"/>
      <w:r w:rsidR="00E551B5">
        <w:t>quinoline</w:t>
      </w:r>
      <w:proofErr w:type="spellEnd"/>
      <w:r w:rsidR="00E551B5">
        <w:t xml:space="preserve"> drugs. Further experimental work is required to explore the impact of non-coding variation in </w:t>
      </w:r>
      <w:r w:rsidR="00E551B5" w:rsidRPr="00E551B5">
        <w:rPr>
          <w:i/>
        </w:rPr>
        <w:t>P. falciparum</w:t>
      </w:r>
      <w:r w:rsidR="00E551B5">
        <w:t>.</w:t>
      </w:r>
    </w:p>
    <w:p w:rsidR="00DE2B43" w:rsidRDefault="00E551B5" w:rsidP="009E1600">
      <w:r w:rsidRPr="00DE754D">
        <w:rPr>
          <w:i/>
        </w:rPr>
        <w:t>P. falciparum</w:t>
      </w:r>
      <w:r>
        <w:t xml:space="preserve"> is a sexually reproducing eukaryotic pathogen, and these crosses </w:t>
      </w:r>
      <w:r w:rsidR="00295C75">
        <w:t>provided the first demonstration</w:t>
      </w:r>
      <w:r>
        <w:t xml:space="preserve"> that parasites undergo meiotic recombination whilst in the mosquito </w:t>
      </w:r>
      <w:r w:rsidR="005C3FF3">
        <w:fldChar w:fldCharType="begin" w:fldLock="1"/>
      </w:r>
      <w:r>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Pr="00622F1D">
        <w:rPr>
          <w:noProof/>
        </w:rPr>
        <w:t>(Walliker et al. 1987)</w:t>
      </w:r>
      <w:r w:rsidR="005C3FF3">
        <w:fldChar w:fldCharType="end"/>
      </w:r>
      <w:r>
        <w:t xml:space="preserve">. </w:t>
      </w:r>
      <w:r w:rsidR="008337E7">
        <w:t xml:space="preserve">We combined </w:t>
      </w:r>
      <w:r>
        <w:t>data from all three crosses</w:t>
      </w:r>
      <w:r w:rsidR="00DE2B43">
        <w:t xml:space="preserve"> </w:t>
      </w:r>
      <w:r w:rsidR="008337E7">
        <w:t xml:space="preserve">to estimate a </w:t>
      </w:r>
      <w:r>
        <w:t>CO recombination rate in the range 12.7-14.3 kb/</w:t>
      </w:r>
      <w:proofErr w:type="spellStart"/>
      <w:r>
        <w:t>cM</w:t>
      </w:r>
      <w:proofErr w:type="spellEnd"/>
      <w:r>
        <w:t xml:space="preserve"> </w:t>
      </w:r>
      <w:r w:rsidR="00DE2B43">
        <w:t>in close agreeme</w:t>
      </w:r>
      <w:r w:rsidR="003E405C">
        <w:t xml:space="preserve">nt with previous studies </w:t>
      </w:r>
      <w:r w:rsidR="005C3FF3">
        <w:fldChar w:fldCharType="begin" w:fldLock="1"/>
      </w:r>
      <w:r w:rsidR="003E405C">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Jiang et al. 2011; Ranford-Cartwright &amp; Mwangi 2012)", "plainTextFormattedCitation" : "(Jiang et al. 2011; Ranford-Cartwright &amp; Mwangi 2012)", "previouslyFormattedCitation" : "(Jiang et al. 2011; Ranford-Cartwright &amp; Mwangi 2012)" }, "properties" : { "noteIndex" : 0 }, "schema" : "https://github.com/citation-style-language/schema/raw/master/csl-citation.json" }</w:instrText>
      </w:r>
      <w:r w:rsidR="005C3FF3">
        <w:fldChar w:fldCharType="separate"/>
      </w:r>
      <w:r w:rsidR="003E405C" w:rsidRPr="003E405C">
        <w:rPr>
          <w:noProof/>
        </w:rPr>
        <w:t>(Jiang et al. 2011; Ranford-Cartwright &amp; Mwangi 2012)</w:t>
      </w:r>
      <w:r w:rsidR="005C3FF3">
        <w:fldChar w:fldCharType="end"/>
      </w:r>
      <w:r w:rsidR="00DE2B43">
        <w:t>. We also e</w:t>
      </w:r>
      <w:r>
        <w:t>stimate</w:t>
      </w:r>
      <w:r w:rsidR="00DE2B43">
        <w:t>d</w:t>
      </w:r>
      <w:r>
        <w:t xml:space="preserve"> that CO events are approximately twice as frequent as NCO events</w:t>
      </w:r>
      <w:r w:rsidR="00015727">
        <w:t>, after adjusting for incomplete discovery of smaller NCO conversion tracts</w:t>
      </w:r>
      <w:r>
        <w:t>.</w:t>
      </w:r>
      <w:r w:rsidR="003E405C">
        <w:t xml:space="preserve"> </w:t>
      </w:r>
      <w:r w:rsidR="005C3FF3">
        <w:fldChar w:fldCharType="begin" w:fldLock="1"/>
      </w:r>
      <w:r w:rsidR="003E405C">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3E405C" w:rsidRPr="003E405C">
        <w:rPr>
          <w:noProof/>
        </w:rPr>
        <w:t xml:space="preserve">Samarakoon, Regier, et al. </w:t>
      </w:r>
      <w:r w:rsidR="003E405C">
        <w:rPr>
          <w:noProof/>
        </w:rPr>
        <w:t>(</w:t>
      </w:r>
      <w:r w:rsidR="003E405C" w:rsidRPr="003E405C">
        <w:rPr>
          <w:noProof/>
        </w:rPr>
        <w:t>2011)</w:t>
      </w:r>
      <w:r w:rsidR="005C3FF3">
        <w:fldChar w:fldCharType="end"/>
      </w:r>
      <w:r w:rsidR="00DE2B43">
        <w:t xml:space="preserve"> studied two progeny of HB3xDd2 </w:t>
      </w:r>
      <w:r w:rsidR="00015727">
        <w:t xml:space="preserve">using </w:t>
      </w:r>
      <w:r w:rsidR="00AA140E">
        <w:t>454</w:t>
      </w:r>
      <w:r w:rsidR="00015727">
        <w:t xml:space="preserve"> sequencing </w:t>
      </w:r>
      <w:r w:rsidR="00DE2B43">
        <w:t xml:space="preserve">and </w:t>
      </w:r>
      <w:r w:rsidR="00AA140E">
        <w:t xml:space="preserve">observed </w:t>
      </w:r>
      <w:r w:rsidR="00A276B8">
        <w:t>a similar</w:t>
      </w:r>
      <w:r w:rsidR="00DE2B43">
        <w:t xml:space="preserve"> number CO and </w:t>
      </w:r>
      <w:r w:rsidR="00AA140E">
        <w:t xml:space="preserve">putative </w:t>
      </w:r>
      <w:r w:rsidR="00DE2B43">
        <w:t xml:space="preserve">NCO events in both </w:t>
      </w:r>
      <w:r w:rsidR="00015727">
        <w:t xml:space="preserve">progeny samples. </w:t>
      </w:r>
      <w:r w:rsidR="00D16D18">
        <w:t xml:space="preserve">It is not clear why </w:t>
      </w:r>
      <w:r w:rsidR="00AA140E">
        <w:t>our</w:t>
      </w:r>
      <w:r w:rsidR="00D16D18">
        <w:t xml:space="preserve"> </w:t>
      </w:r>
      <w:r w:rsidR="00295C75">
        <w:t xml:space="preserve">estimated </w:t>
      </w:r>
      <w:r w:rsidR="00BE1CB2">
        <w:t xml:space="preserve">NCO rate </w:t>
      </w:r>
      <w:r w:rsidR="00295C75">
        <w:t>is lower</w:t>
      </w:r>
      <w:r w:rsidR="00D16D18">
        <w:t xml:space="preserve">, </w:t>
      </w:r>
      <w:r w:rsidR="00AA140E">
        <w:t xml:space="preserve">especially as marker resolution is an order of magnitude higher in this study and thus power to observe NCO tracts should be higher. We found that conversion tract lengths in </w:t>
      </w:r>
      <w:r w:rsidR="00AA140E" w:rsidRPr="00AA140E">
        <w:rPr>
          <w:i/>
        </w:rPr>
        <w:t>P. falciparum</w:t>
      </w:r>
      <w:r w:rsidR="00AA140E">
        <w:t xml:space="preserve"> are comparable to yeast </w:t>
      </w:r>
      <w:r w:rsidR="005C3FF3">
        <w:fldChar w:fldCharType="begin" w:fldLock="1"/>
      </w:r>
      <w:r w:rsidR="00AA140E">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AA140E" w:rsidRPr="00D5776C">
        <w:rPr>
          <w:noProof/>
        </w:rPr>
        <w:t>(Mancera et al. 2008)</w:t>
      </w:r>
      <w:r w:rsidR="005C3FF3">
        <w:fldChar w:fldCharType="end"/>
      </w:r>
      <w:r w:rsidR="00AA140E">
        <w:t xml:space="preserve"> but longer than humans </w:t>
      </w:r>
      <w:r w:rsidR="005C3FF3">
        <w:fldChar w:fldCharType="begin" w:fldLock="1"/>
      </w:r>
      <w:r w:rsidR="00AA140E">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5C3FF3">
        <w:fldChar w:fldCharType="separate"/>
      </w:r>
      <w:r w:rsidR="00AA140E" w:rsidRPr="0076105D">
        <w:rPr>
          <w:noProof/>
        </w:rPr>
        <w:t>(Jeffreys &amp; May 2004)</w:t>
      </w:r>
      <w:r w:rsidR="005C3FF3">
        <w:fldChar w:fldCharType="end"/>
      </w:r>
      <w:r w:rsidR="00AA140E">
        <w:t xml:space="preserve"> and </w:t>
      </w:r>
      <w:r w:rsidR="00AA140E" w:rsidRPr="007A5FFB">
        <w:rPr>
          <w:i/>
        </w:rPr>
        <w:t>Drosophila</w:t>
      </w:r>
      <w:r w:rsidR="00AA140E">
        <w:t xml:space="preserve"> </w:t>
      </w:r>
      <w:r w:rsidR="005C3FF3">
        <w:fldChar w:fldCharType="begin" w:fldLock="1"/>
      </w:r>
      <w:r w:rsidR="00AA140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AA140E" w:rsidRPr="007A5FFB">
        <w:rPr>
          <w:noProof/>
        </w:rPr>
        <w:t>(Hilliker et al. 1994)</w:t>
      </w:r>
      <w:r w:rsidR="005C3FF3">
        <w:fldChar w:fldCharType="end"/>
      </w:r>
      <w:r w:rsidR="00AA140E">
        <w:t>. Our observation</w:t>
      </w:r>
      <w:r w:rsidR="00BE1CB2">
        <w:t>s</w:t>
      </w:r>
      <w:r w:rsidR="00AA140E">
        <w:t xml:space="preserve"> of apparent long-range complex recombination events spanning &gt;60kb in some progeny do not fit well with current models </w:t>
      </w:r>
      <w:r w:rsidR="008337E7">
        <w:t xml:space="preserve">for eukaryotic recombination pathways </w:t>
      </w:r>
      <w:r w:rsidR="00AA140E">
        <w:t>and remain to be explained.</w:t>
      </w:r>
    </w:p>
    <w:p w:rsidR="000C7B24" w:rsidRDefault="00A42F7A" w:rsidP="009E1600">
      <w:r>
        <w:lastRenderedPageBreak/>
        <w:t xml:space="preserve">In higher eukaryotes the recombination rate is known to be highly variable over the genome, with most recombination concentrated within narrow hotspots </w:t>
      </w:r>
      <w:r w:rsidR="005C3FF3">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E91A85" w:rsidRPr="00E91A85">
        <w:rPr>
          <w:noProof/>
        </w:rPr>
        <w:t>(Myers et al. 2005)</w:t>
      </w:r>
      <w:r w:rsidR="005C3FF3">
        <w:fldChar w:fldCharType="end"/>
      </w:r>
      <w:r>
        <w:t xml:space="preserve">. Previous work on the 7G8xGB4 cross suggested that the rate of recombination may not be uniform over the </w:t>
      </w:r>
      <w:r w:rsidRPr="00A42F7A">
        <w:rPr>
          <w:i/>
        </w:rPr>
        <w:t>P. falciparum</w:t>
      </w:r>
      <w:r>
        <w:t xml:space="preserve"> genome</w:t>
      </w:r>
      <w:r w:rsidR="00E91A85">
        <w:t xml:space="preserve"> </w:t>
      </w:r>
      <w:r w:rsidR="005C3FF3">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91A85" w:rsidRPr="00E91A85">
        <w:rPr>
          <w:noProof/>
        </w:rPr>
        <w:t>(Jiang et al. 2011)</w:t>
      </w:r>
      <w:r w:rsidR="005C3FF3">
        <w:fldChar w:fldCharType="end"/>
      </w:r>
      <w:r>
        <w:t>.</w:t>
      </w:r>
      <w:r w:rsidR="00A44E52">
        <w:t xml:space="preserve"> </w:t>
      </w:r>
      <w:r w:rsidR="00ED4067">
        <w:t xml:space="preserve">Data from natural populations </w:t>
      </w:r>
      <w:r w:rsidR="0084749C">
        <w:t xml:space="preserve">will be required to robustly evaluate the support for different hotspot </w:t>
      </w:r>
      <w:proofErr w:type="gramStart"/>
      <w:r w:rsidR="0084749C">
        <w:t>mode</w:t>
      </w:r>
      <w:r w:rsidR="00414247">
        <w:t>ls,</w:t>
      </w:r>
      <w:proofErr w:type="gramEnd"/>
      <w:r w:rsidR="00414247">
        <w:t xml:space="preserve"> </w:t>
      </w:r>
      <w:r w:rsidR="00ED4067">
        <w:t xml:space="preserve">however </w:t>
      </w:r>
      <w:r w:rsidR="00414247">
        <w:t>we observe</w:t>
      </w:r>
      <w:r w:rsidR="00ED4067">
        <w:t>d</w:t>
      </w:r>
      <w:r w:rsidR="00414247">
        <w:t xml:space="preserve"> recombination events</w:t>
      </w:r>
      <w:r w:rsidR="0084749C">
        <w:t xml:space="preserve"> frequently in both coding and non-coding regions</w:t>
      </w:r>
      <w:r w:rsidR="00D329C7">
        <w:t xml:space="preserve"> of the core genome</w:t>
      </w:r>
      <w:r w:rsidR="00ED4067">
        <w:t>.</w:t>
      </w:r>
      <w:r w:rsidR="0084749C">
        <w:t xml:space="preserve"> </w:t>
      </w:r>
      <w:r w:rsidR="00ED4067">
        <w:t>T</w:t>
      </w:r>
      <w:r w:rsidR="0084749C">
        <w:t>hese different regions have very different nucleotide composition and se</w:t>
      </w:r>
      <w:r w:rsidR="00ED4067">
        <w:t>quence characteristics, suggesting</w:t>
      </w:r>
      <w:r w:rsidR="0084749C">
        <w:t xml:space="preserve"> that a model of highly punctuate recombination </w:t>
      </w:r>
      <w:r w:rsidR="00414247">
        <w:t xml:space="preserve">targeted at specific sequence motifs </w:t>
      </w:r>
      <w:r w:rsidR="0084749C">
        <w:t>is unlikely</w:t>
      </w:r>
      <w:r w:rsidR="00414247">
        <w:t xml:space="preserve"> </w:t>
      </w:r>
      <w:r w:rsidR="0084749C">
        <w:t>in</w:t>
      </w:r>
      <w:r w:rsidR="00D329C7">
        <w:t xml:space="preserve"> </w:t>
      </w:r>
      <w:r w:rsidR="0084749C" w:rsidRPr="0084749C">
        <w:rPr>
          <w:i/>
        </w:rPr>
        <w:t>P. falciparum</w:t>
      </w:r>
      <w:r w:rsidR="0084749C">
        <w:t>.</w:t>
      </w:r>
      <w:r w:rsidR="00D329C7">
        <w:t xml:space="preserve"> Note that these finding</w:t>
      </w:r>
      <w:r w:rsidR="00BE1CB2">
        <w:t>s apply only to the core genome</w:t>
      </w:r>
      <w:r w:rsidR="00D329C7">
        <w:t xml:space="preserve"> and entirely different processes may operate within hypervariable regions</w:t>
      </w:r>
      <w:r w:rsidR="0017234E">
        <w:t xml:space="preserve">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ED4067">
        <w:t>.</w:t>
      </w:r>
    </w:p>
    <w:p w:rsidR="002F7A46" w:rsidRDefault="006927BD" w:rsidP="00D51DCC">
      <w:r>
        <w:t xml:space="preserve">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5C3FF3">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AC053E" w:rsidRPr="00AC053E">
        <w:rPr>
          <w:noProof/>
        </w:rPr>
        <w:t>(Samarakoon, Gonzales, et al. 2011)</w:t>
      </w:r>
      <w:r w:rsidR="005C3FF3">
        <w:fldChar w:fldCharType="end"/>
      </w:r>
      <w:r>
        <w:t xml:space="preserve"> to illustrate</w:t>
      </w:r>
      <w:r w:rsidR="00C21A3B">
        <w:t xml:space="preserve"> two</w:t>
      </w:r>
      <w:r>
        <w:t xml:space="preserve"> other cases of recombination within amplifi</w:t>
      </w:r>
      <w:r w:rsidR="00C21A3B">
        <w:t xml:space="preserve">cations at this locus. We have also </w:t>
      </w:r>
      <w:r w:rsidR="00D329C7">
        <w:t xml:space="preserve">shown that all </w:t>
      </w:r>
      <w:r>
        <w:t xml:space="preserve">of </w:t>
      </w:r>
      <w:r w:rsidR="00D329C7">
        <w:t xml:space="preserve">these events </w:t>
      </w:r>
      <w:r w:rsidR="00C21A3B">
        <w:t>generate</w:t>
      </w:r>
      <w:r w:rsidR="00D329C7">
        <w:t xml:space="preserve">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w:t>
      </w:r>
      <w:r w:rsidR="002F7A46">
        <w:t xml:space="preserve">important </w:t>
      </w:r>
      <w:r>
        <w:t xml:space="preserve">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5C3FF3">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5C3FF3">
        <w:fldChar w:fldCharType="separate"/>
      </w:r>
      <w:r w:rsidR="00141CF3" w:rsidRPr="00141CF3">
        <w:rPr>
          <w:noProof/>
        </w:rPr>
        <w:t>(Kondrashov 2012; Anderson et al. 2009; Rosenthal 2013)</w:t>
      </w:r>
      <w:r w:rsidR="005C3FF3">
        <w:fldChar w:fldCharType="end"/>
      </w:r>
      <w:r w:rsidR="00D329C7">
        <w:t xml:space="preserve"> and </w:t>
      </w:r>
      <w:r w:rsidR="002F7A46">
        <w:t>may</w:t>
      </w:r>
      <w:r w:rsidR="00D329C7">
        <w:t xml:space="preserve"> also confer both resistance to one class of drugs and sensitivity to another</w:t>
      </w:r>
      <w:r w:rsidR="008C5FF4">
        <w:t xml:space="preserve"> </w:t>
      </w:r>
      <w:r w:rsidR="005C3FF3">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5C3FF3">
        <w:fldChar w:fldCharType="separate"/>
      </w:r>
      <w:r w:rsidR="008C5FF4" w:rsidRPr="008C5FF4">
        <w:rPr>
          <w:noProof/>
        </w:rPr>
        <w:t>(Anderson et al. 2009)</w:t>
      </w:r>
      <w:r w:rsidR="005C3FF3">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w:t>
      </w:r>
      <w:r w:rsidR="005B6E1D">
        <w:t xml:space="preserve">The acquisition of both alleles </w:t>
      </w:r>
      <w:r w:rsidR="004C0B1A">
        <w:t xml:space="preserve">creates an </w:t>
      </w:r>
      <w:r w:rsidR="005B6E1D">
        <w:t xml:space="preserve">opportunity to silence one allele and switch expression between alleles if conditions change. Switching expression between duplicated genes has been shown to occur at the </w:t>
      </w:r>
      <w:r w:rsidR="005B6E1D" w:rsidRPr="005B6E1D">
        <w:rPr>
          <w:i/>
        </w:rPr>
        <w:t>clag3</w:t>
      </w:r>
      <w:r w:rsidR="005B6E1D">
        <w:t xml:space="preserve"> locus in response to in vitro drug pressure </w:t>
      </w:r>
      <w:r w:rsidR="005C3FF3">
        <w:fldChar w:fldCharType="begin" w:fldLock="1"/>
      </w:r>
      <w:r w:rsidR="00ED4067">
        <w:instrText>ADDIN CSL_CITATION { "citationItems" : [ { "id" : "ITEM-1", "itemData" : { "DOI" : "10.1111/cmi.12162", "ISSN" : "1462-5822", "PMID" : "23819786", "abstract" : "Malaria parasites induce changes in the permeability of the infected erythrocyte membrane to numerous solutes, including toxic compounds. In Plasmodium falciparum, this is mainly mediated by PSAC, a broad-selectivity channel that requires the product of parasite clag3 genes for its activity. The two paralogous clag3 genes, clag3.1 and clag3.2, can be silenced by epigenetic mechanisms and show mutually exclusive expression. Here we show that resistance to the antibiotic blasticidin S (BSD) is associated with switches in the expression of these genes that result in altered solute uptake. Low concentrations of the drug selected parasites that switched from clag3.2 to clag3.1 expression, implying that expression of one or the other clag3 gene confers different transport efficiency to PSAC for some solutes. Selection with higher BSD concentrations resulted in simultaneous silencing of both clag3 genes, which severely compromises PSAC formation as demonstrated by blocked uptake of other PSAC substrates. Changes in the expression of clag3 genes were not accompanied by large genetic rearrangements or mutations at the clag3 loci or elsewhere in the genome. These results demonstrate that malaria parasites can become resistant to toxic compounds such as drugs by epigenetic switches in the expression of genes necessary for the formation of solute channels.", "author" : [ { "dropping-particle" : "", "family" : "Mira-Mart\u00ednez", "given" : "Sof\u00eda", "non-dropping-particle" : "", "parse-names" : false, "suffix" : "" }, { "dropping-particle" : "", "family" : "Rovira-Graells", "given" : "N\u00faria", "non-dropping-particle" : "", "parse-names" : false, "suffix" : "" }, { "dropping-particle" : "", "family" : "Crowley", "given" : "Valerie M", "non-dropping-particle" : "", "parse-names" : false, "suffix" : "" }, { "dropping-particle" : "", "family" : "Altenhofen", "given" : "Lindsey M", "non-dropping-particle" : "", "parse-names" : false, "suffix" : "" }, { "dropping-particle" : "", "family" : "Llin\u00e1s", "given" : "Manuel", "non-dropping-particle" : "", "parse-names" : false, "suffix" : "" }, { "dropping-particle" : "", "family" : "Cort\u00e9s", "given" : "Alfred", "non-dropping-particle" : "", "parse-names" : false, "suffix" : "" } ], "container-title" : "Cellular microbiology", "id" : "ITEM-1", "issue" : "11", "issued" : { "date-parts" : [ [ "2013", "11" ] ] }, "page" : "1913-23", "title" : "Epigenetic switches in clag3 genes mediate blasticidin S resistance in malaria parasites.", "type" : "article-journal", "volume" : "15" }, "uris" : [ "http://www.mendeley.com/documents/?uuid=1df311c4-ed70-498d-99bd-5358aa559b07" ] } ], "mendeley" : { "formattedCitation" : "(Mira-Mart\u00ednez et al. 2013)", "plainTextFormattedCitation" : "(Mira-Mart\u00ednez et al. 2013)", "previouslyFormattedCitation" : "(Mira-Mart\u00ednez et al. 2013)" }, "properties" : { "noteIndex" : 0 }, "schema" : "https://github.com/citation-style-language/schema/raw/master/csl-citation.json" }</w:instrText>
      </w:r>
      <w:r w:rsidR="005C3FF3">
        <w:fldChar w:fldCharType="separate"/>
      </w:r>
      <w:r w:rsidR="00ED4067" w:rsidRPr="00ED4067">
        <w:rPr>
          <w:noProof/>
        </w:rPr>
        <w:t>(Mira-Martínez et al. 2013)</w:t>
      </w:r>
      <w:r w:rsidR="005C3FF3">
        <w:fldChar w:fldCharType="end"/>
      </w:r>
      <w:r w:rsidR="005B6E1D">
        <w:t xml:space="preserve">. </w:t>
      </w:r>
      <w:r w:rsidR="00DF4B94">
        <w:t xml:space="preserve">Secondly, </w:t>
      </w:r>
      <w:r w:rsidR="00090410">
        <w:t>gene duplication combined with recombination may facilitate functional diversification, enabling adaptation to different or novel conditions. For example, in plant viruses</w:t>
      </w:r>
      <w:r w:rsidR="007A6D4F">
        <w:t>,</w:t>
      </w:r>
      <w:r w:rsidR="00090410">
        <w:t xml:space="preserve"> gene duplication </w:t>
      </w:r>
      <w:r w:rsidR="002F7A46">
        <w:t>and</w:t>
      </w:r>
      <w:r w:rsidR="00090410">
        <w:t xml:space="preserve"> recombination may have facilitated adaptation to a wide range of host species</w:t>
      </w:r>
      <w:r w:rsidR="007A6D4F">
        <w:t xml:space="preserve"> </w:t>
      </w:r>
      <w:r w:rsidR="007A6D4F">
        <w:fldChar w:fldCharType="begin" w:fldLock="1"/>
      </w:r>
      <w:r w:rsidR="001412D0">
        <w:instrText>ADDIN CSL_CITATION { "citationItems" : [ { "id" : "ITEM-1", "itemData" : { "DOI" : "10.1099/vir.0.82402-0", "ISSN" : "0022-1317", "PMID" : "17325376", "abstract" : "Genome structure and sequence are notably conserved between members of the family Potyviridae. However, some genomic regions of these viruses, such as that encoding the P1 protein, show strikingly high variability. In this study, some partially conserved motifs were identified upstream of the quite well-conserved protease domain located near the P1 C terminus. The irregular distribution of these motifs suggests that the potyviral P1 proteins have undergone complex evolutionary diversification. Evidence was found of recombination events in the P1 N-terminal region, similar to those reported in potyviruses of the bean common mosaic virus subgroup, but also affecting other potyviruses. Moreover, intergeneric recombination events affecting potyviruses and ipomoviruses were also observed. Evidence that these recombination events could be linked to host adaptation is provided. Specific sequence features and differences in net charge help to classify the P1 proteins of members of the family Potyviridae into two groups: those from potyviruses and rymoviruses and those from tritimoviruses. The ipomovirus Cucumber vein yellowing virus has two P1 copies arranged in tandem, the most N-terminal one being of the potyvirus type and the other being of the tritimovirus type. These findings suggest that both recombination and gene duplication have contributed to P1 evolution and helped to facilitate successful adaptation of members of the family Potyviridae to a wide range of host species.", "author" : [ { "dropping-particle" : "", "family" : "Valli", "given" : "Adrian", "non-dropping-particle" : "", "parse-names" : false, "suffix" : "" }, { "dropping-particle" : "", "family" : "L\u00f3pez-Moya", "given" : "Juan Jos\u00e9", "non-dropping-particle" : "", "parse-names" : false, "suffix" : "" }, { "dropping-particle" : "", "family" : "Garc\u00eda", "given" : "Juan Antonio", "non-dropping-particle" : "", "parse-names" : false, "suffix" : "" } ], "container-title" : "The Journal of general virology", "id" : "ITEM-1", "issue" : "Pt 3", "issued" : { "date-parts" : [ [ "2007", "3" ] ] }, "page" : "1016-28", "title" : "Recombination and gene duplication in the evolutionary diversification of P1 proteins in the family Potyviridae.", "type" : "article-journal", "volume" : "88" }, "uris" : [ "http://www.mendeley.com/documents/?uuid=4dbe8393-a0dd-48d6-a753-73e5fcec82b4" ] } ], "mendeley" : { "formattedCitation" : "(Valli et al. 2007)", "plainTextFormattedCitation" : "(Valli et al. 2007)", "previouslyFormattedCitation" : "(Valli et al. 2007)" }, "properties" : { "noteIndex" : 0 }, "schema" : "https://github.com/citation-style-language/schema/raw/master/csl-citation.json" }</w:instrText>
      </w:r>
      <w:r w:rsidR="007A6D4F">
        <w:fldChar w:fldCharType="separate"/>
      </w:r>
      <w:r w:rsidR="007A6D4F" w:rsidRPr="007A6D4F">
        <w:rPr>
          <w:noProof/>
        </w:rPr>
        <w:t>(Valli et al. 2007)</w:t>
      </w:r>
      <w:r w:rsidR="007A6D4F">
        <w:fldChar w:fldCharType="end"/>
      </w:r>
      <w:r w:rsidR="00090410">
        <w:t xml:space="preserve">. </w:t>
      </w:r>
    </w:p>
    <w:p w:rsidR="00D51DCC" w:rsidRDefault="002F7A46" w:rsidP="002F7A46">
      <w:r>
        <w:t>Finally, we remark on the connection between INDEL and CNV mutation. P</w:t>
      </w:r>
      <w:r w:rsidR="00D70420">
        <w:t xml:space="preserve">revious studies have found that CNV breakpoints almost invariably occur at sites with some degree of local homology, </w:t>
      </w:r>
      <w:r>
        <w:t>suggesting</w:t>
      </w:r>
      <w:r w:rsidR="00D70420">
        <w:t xml:space="preserve"> that amplifications</w:t>
      </w:r>
      <w:r w:rsidR="00E4440B">
        <w:t xml:space="preserve"> are</w:t>
      </w:r>
      <w:r w:rsidR="00D70420">
        <w:t xml:space="preserve"> due to improper pairing</w:t>
      </w:r>
      <w:r w:rsidR="00FF6BE6">
        <w:t xml:space="preserve"> of homologous chromosomes</w:t>
      </w:r>
      <w:r w:rsidR="00D70420">
        <w:t xml:space="preserve"> follo</w:t>
      </w:r>
      <w:r w:rsidR="008C5FF4">
        <w:t xml:space="preserve">wed by unequal crossover </w:t>
      </w:r>
      <w:r w:rsidR="005C3FF3">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5C3FF3">
        <w:fldChar w:fldCharType="separate"/>
      </w:r>
      <w:r w:rsidR="008C5FF4" w:rsidRPr="008C5FF4">
        <w:rPr>
          <w:noProof/>
        </w:rPr>
        <w:t>(Nair et al. 2007)</w:t>
      </w:r>
      <w:r w:rsidR="005C3FF3">
        <w:fldChar w:fldCharType="end"/>
      </w:r>
      <w:r w:rsidR="00D70420">
        <w:t xml:space="preserve">. </w:t>
      </w:r>
      <w:r>
        <w:t>T</w:t>
      </w:r>
      <w:r w:rsidR="00D70420">
        <w:t xml:space="preserve">andem repeats </w:t>
      </w:r>
      <w:r>
        <w:t xml:space="preserve">are highly abundant </w:t>
      </w:r>
      <w:r w:rsidR="00D70420">
        <w:t xml:space="preserve">in the </w:t>
      </w:r>
      <w:r w:rsidR="00FF6BE6" w:rsidRPr="00FF6BE6">
        <w:rPr>
          <w:i/>
        </w:rPr>
        <w:t>P. falciparum</w:t>
      </w:r>
      <w:r w:rsidR="00FF6BE6">
        <w:t xml:space="preserve"> </w:t>
      </w:r>
      <w:r w:rsidR="00D70420">
        <w:t>core genome</w:t>
      </w:r>
      <w:r>
        <w:t xml:space="preserve">, thus there are many opportunities </w:t>
      </w:r>
      <w:r w:rsidR="00D70420">
        <w:t xml:space="preserve">for </w:t>
      </w:r>
      <w:r w:rsidR="00ED4067">
        <w:t>improper pairing during meiosis</w:t>
      </w:r>
      <w:r w:rsidR="00D70420">
        <w:t xml:space="preserve">. </w:t>
      </w:r>
      <w:r w:rsidR="005C3FF3">
        <w:fldChar w:fldCharType="begin" w:fldLock="1"/>
      </w:r>
      <w:r w:rsidR="00ED4067">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manualFormatting" : "Nair et al.", "plainTextFormattedCitation" : "(Nair et al. 2007)", "previouslyFormattedCitation" : "(Nair et al. 2007)" }, "properties" : { "noteIndex" : 0 }, "schema" : "https://github.com/citation-style-language/schema/raw/master/csl-citation.json" }</w:instrText>
      </w:r>
      <w:r w:rsidR="005C3FF3">
        <w:fldChar w:fldCharType="separate"/>
      </w:r>
      <w:r w:rsidR="00ED4067" w:rsidRPr="00ED4067">
        <w:rPr>
          <w:noProof/>
        </w:rPr>
        <w:t>Nair et al.</w:t>
      </w:r>
      <w:r w:rsidR="005C3FF3">
        <w:fldChar w:fldCharType="end"/>
      </w:r>
      <w:r w:rsidR="00ED4067">
        <w:t xml:space="preserve"> also showed</w:t>
      </w:r>
      <w:r w:rsidR="00D70420">
        <w:t xml:space="preserve"> that </w:t>
      </w:r>
      <w:r w:rsidR="00FF6BE6">
        <w:t xml:space="preserve">CNV </w:t>
      </w:r>
      <w:r w:rsidR="00D70420">
        <w:t>breakpoints are found in repeat regions that are slightly longer than the genome-</w:t>
      </w:r>
      <w:r w:rsidR="00D70420">
        <w:lastRenderedPageBreak/>
        <w:t>wide average</w:t>
      </w:r>
      <w:r w:rsidR="004C0B1A">
        <w:t>,</w:t>
      </w:r>
      <w:r w:rsidR="00D70420">
        <w:t xml:space="preserve"> thus variations in </w:t>
      </w:r>
      <w:r w:rsidR="00E4440B">
        <w:t>tandem repeat length</w:t>
      </w:r>
      <w:r w:rsidR="00D70420">
        <w:t xml:space="preserve"> could </w:t>
      </w:r>
      <w:r w:rsidR="00E4440B">
        <w:t>shift</w:t>
      </w:r>
      <w:r w:rsidR="00D70420">
        <w:t xml:space="preserve">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t xml:space="preserve"> and thus amplification potential</w:t>
      </w:r>
      <w:r w:rsidR="00D70420">
        <w:t xml:space="preserve"> is likely to be highly dynamic and variable within </w:t>
      </w:r>
      <w:r w:rsidR="00E4440B">
        <w:t xml:space="preserve">natural </w:t>
      </w:r>
      <w:r w:rsidR="00D70420">
        <w:t xml:space="preserve">populations. </w:t>
      </w:r>
      <w:r w:rsidR="003C72B7">
        <w:t xml:space="preserve">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 xml:space="preserve">stable yet poised to undergo </w:t>
      </w:r>
      <w:r w:rsidR="00E4440B">
        <w:t>rapid</w:t>
      </w:r>
      <w:r w:rsidR="00D51DCC">
        <w:t xml:space="preserve"> evolution within any region that may come under selection pressure. </w:t>
      </w:r>
    </w:p>
    <w:p w:rsidR="009E1600" w:rsidRDefault="009E1600" w:rsidP="000A1F02">
      <w:pPr>
        <w:pStyle w:val="Heading1"/>
      </w:pPr>
      <w:r>
        <w:t>Methods</w:t>
      </w:r>
    </w:p>
    <w:p w:rsidR="00AC67A5" w:rsidRDefault="00AC67A5" w:rsidP="000A1F02">
      <w:pPr>
        <w:pStyle w:val="Heading2"/>
      </w:pPr>
      <w:r>
        <w:t>Whole genome sequencing</w:t>
      </w:r>
    </w:p>
    <w:p w:rsidR="00AC67A5" w:rsidRDefault="00AC67A5" w:rsidP="00AC67A5">
      <w:r>
        <w:t>All sequencing was carried out using Illumina high throughput technology as described in</w:t>
      </w:r>
      <w:r w:rsidR="00457090">
        <w:t xml:space="preserve"> </w:t>
      </w:r>
      <w:r w:rsidR="005C3FF3">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5C3FF3">
        <w:fldChar w:fldCharType="separate"/>
      </w:r>
      <w:r w:rsidR="00457090" w:rsidRPr="00457090">
        <w:rPr>
          <w:noProof/>
        </w:rPr>
        <w:t>(Manske et al. 2012)</w:t>
      </w:r>
      <w:r w:rsidR="005C3FF3">
        <w:fldChar w:fldCharType="end"/>
      </w:r>
      <w:r w:rsidR="00457090">
        <w:t xml:space="preserve"> </w:t>
      </w:r>
      <w:r>
        <w:t xml:space="preserve">except that the PCR-free method of library preparation as described in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457090" w:rsidRPr="00457090">
        <w:rPr>
          <w:noProof/>
        </w:rPr>
        <w:t>(Kozarewa et al. 2009)</w:t>
      </w:r>
      <w:r w:rsidR="005C3FF3">
        <w:fldChar w:fldCharType="end"/>
      </w:r>
      <w:r>
        <w:t xml:space="preserve"> was used.</w:t>
      </w:r>
    </w:p>
    <w:p w:rsidR="000E06C9" w:rsidRDefault="000E06C9" w:rsidP="000A1F02">
      <w:pPr>
        <w:pStyle w:val="Heading2"/>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5C3FF3">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5C3FF3">
        <w:fldChar w:fldCharType="separate"/>
      </w:r>
      <w:r w:rsidR="00CD5EC1" w:rsidRPr="00CD5EC1">
        <w:rPr>
          <w:noProof/>
        </w:rPr>
        <w:t>(Li &amp; Durbin 2009)</w:t>
      </w:r>
      <w:r w:rsidR="005C3FF3">
        <w:fldChar w:fldCharType="end"/>
      </w:r>
      <w:r w:rsidR="00CD5EC1">
        <w:t xml:space="preserve"> </w:t>
      </w:r>
      <w:r w:rsidR="00077681">
        <w:t xml:space="preserve">to align reads to the 3D7 version 3 reference genome, then applied GATK </w:t>
      </w:r>
      <w:r w:rsidR="005C3FF3">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5C3FF3">
        <w:fldChar w:fldCharType="separate"/>
      </w:r>
      <w:r w:rsidR="00077681" w:rsidRPr="00077681">
        <w:rPr>
          <w:noProof/>
        </w:rPr>
        <w:t>(McKenna et al. 2010)</w:t>
      </w:r>
      <w:r w:rsidR="005C3FF3">
        <w:fldChar w:fldCharType="end"/>
      </w:r>
      <w:r w:rsidR="00077681">
        <w:t xml:space="preserve"> base quality score recalibration, indel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5C3FF3">
        <w:fldChar w:fldCharType="begin" w:fldLock="1"/>
      </w:r>
      <w:r w:rsidR="007A6D4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13",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13)", "plainTextFormattedCitation" : "(DePristo et al. 2011; Van der Auwera et al. 2013)", "previouslyFormattedCitation" : "(DePristo et al. 2011; Van der Auwera et al. 2013)" }, "properties" : { "noteIndex" : 0 }, "schema" : "https://github.com/citation-style-language/schema/raw/master/csl-citation.json" }</w:instrText>
      </w:r>
      <w:r w:rsidR="005C3FF3">
        <w:fldChar w:fldCharType="separate"/>
      </w:r>
      <w:r w:rsidR="00E32851" w:rsidRPr="00E32851">
        <w:rPr>
          <w:noProof/>
        </w:rPr>
        <w:t>(DePristo et al. 2011; Van der Auwera et al. 2013)</w:t>
      </w:r>
      <w:r w:rsidR="005C3FF3">
        <w:fldChar w:fldCharType="end"/>
      </w:r>
      <w:r w:rsidR="00077681">
        <w:t xml:space="preserve"> </w:t>
      </w:r>
      <w:r>
        <w:t xml:space="preserve">with some adaptations for </w:t>
      </w:r>
      <w:r w:rsidRPr="000E06C9">
        <w:rPr>
          <w:i/>
        </w:rPr>
        <w:t>P. falciparum</w:t>
      </w:r>
      <w:r w:rsidR="00077681">
        <w:rPr>
          <w:i/>
        </w:rPr>
        <w:t xml:space="preserve"> </w:t>
      </w:r>
      <w:r w:rsidR="004C0B1A">
        <w:t>(S</w:t>
      </w:r>
      <w:r w:rsidR="00077681">
        <w:t xml:space="preserve">upplementary </w:t>
      </w:r>
      <w:r w:rsidR="004C0B1A">
        <w:t>I</w:t>
      </w:r>
      <w:r w:rsidR="00077681">
        <w:t>nformation</w:t>
      </w:r>
      <w:r w:rsidR="004C0B1A">
        <w:t>)</w:t>
      </w:r>
      <w:r>
        <w:t>.</w:t>
      </w:r>
      <w:r w:rsidR="00B6677C">
        <w:t xml:space="preserve"> </w:t>
      </w:r>
      <w:r w:rsidR="00EE5A51">
        <w:t>The assembly method</w:t>
      </w:r>
      <w:r w:rsidR="00CD5EC1">
        <w:t xml:space="preserve"> used Cortex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CD5EC1" w:rsidRPr="00CD5EC1">
        <w:rPr>
          <w:noProof/>
        </w:rPr>
        <w:t>(Iqbal et al. 2012)</w:t>
      </w:r>
      <w:r w:rsidR="005C3FF3">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0E4015">
        <w:t xml:space="preserve"> (Supplementary Information)</w:t>
      </w:r>
      <w:r w:rsidR="00536C74">
        <w:t>.</w:t>
      </w:r>
      <w:r w:rsidR="00EE5A51">
        <w:t xml:space="preserve"> </w:t>
      </w:r>
    </w:p>
    <w:p w:rsidR="0077582B" w:rsidRDefault="0077582B" w:rsidP="000A1F02">
      <w:pPr>
        <w:pStyle w:val="Heading2"/>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rsidR="004C0B1A">
        <w:t xml:space="preserve"> were</w:t>
      </w:r>
      <w:r>
        <w:t xml:space="preserve">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w:t>
      </w:r>
      <w:r w:rsidR="003A2DBE">
        <w:t>W</w:t>
      </w:r>
      <w:r w:rsidR="00263A8B">
        <w:t>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w:t>
      </w:r>
      <w:r w:rsidR="003A2DBE">
        <w:t xml:space="preserve"> (Supplementary Information)</w:t>
      </w:r>
      <w:r w:rsidR="00263A8B">
        <w:t xml:space="preserve">.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lastRenderedPageBreak/>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w:t>
      </w:r>
    </w:p>
    <w:p w:rsidR="0077582B" w:rsidRDefault="005E5FE9" w:rsidP="000A1F02">
      <w:pPr>
        <w:pStyle w:val="Heading2"/>
      </w:pPr>
      <w:r>
        <w:t>Recombination analyses</w:t>
      </w:r>
    </w:p>
    <w:p w:rsidR="005E5FE9" w:rsidRDefault="005E5FE9" w:rsidP="005E5FE9">
      <w:r>
        <w:t xml:space="preserve">To calculate the </w:t>
      </w:r>
      <w:r w:rsidR="00C67381">
        <w:t>map length</w:t>
      </w:r>
      <w:r>
        <w:t xml:space="preserve"> </w:t>
      </w:r>
      <w:r w:rsidR="00F7616C">
        <w:t xml:space="preserve">for each cross </w:t>
      </w:r>
      <w:r>
        <w:t xml:space="preserve">the </w:t>
      </w:r>
      <w:r w:rsidR="00C67381">
        <w:t xml:space="preserve">identity map function was used </w:t>
      </w:r>
      <w:r>
        <w:t>be</w:t>
      </w:r>
      <w:r w:rsidR="00501A82">
        <w:t xml:space="preserve">cause the marker density was </w:t>
      </w:r>
      <w:r>
        <w:t xml:space="preserve">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A253C8" w:rsidP="000A1F02">
      <w:pPr>
        <w:pStyle w:val="Heading2"/>
      </w:pPr>
      <w:r>
        <w:t>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501A82">
        <w:rPr>
          <w:rStyle w:val="FootnoteReference"/>
        </w:rPr>
        <w:footnoteReference w:id="13"/>
      </w:r>
      <w:r w:rsidR="00D7475C">
        <w:t xml:space="preserve">. Copy number state was predicted in all samples by fitting a Gaussian hidden Markov model to </w:t>
      </w:r>
      <w:r w:rsidR="00BE0BCD">
        <w:t>the normalised coverage data</w:t>
      </w:r>
      <w:r w:rsidR="004C0B1A">
        <w:t xml:space="preserve"> (Supplementary Information)</w:t>
      </w:r>
      <w:r w:rsidR="00BE0BCD">
        <w:t>.</w:t>
      </w:r>
    </w:p>
    <w:p w:rsidR="001F6267" w:rsidRDefault="001F6267" w:rsidP="000A1F02">
      <w:pPr>
        <w:pStyle w:val="Heading1"/>
      </w:pPr>
      <w:r>
        <w:t>Acknowledgments</w:t>
      </w:r>
    </w:p>
    <w:p w:rsidR="001F6267" w:rsidRDefault="001F6267" w:rsidP="001F6267">
      <w:r>
        <w:t>@@TODO</w:t>
      </w:r>
    </w:p>
    <w:p w:rsidR="001F6267" w:rsidRPr="001F6267" w:rsidRDefault="001F6267" w:rsidP="001F6267">
      <w:r w:rsidRPr="001F6267">
        <w:t>Research in LRC’s laboratory was supported by the Wellcome Trust (grant reference number 091791).</w:t>
      </w:r>
    </w:p>
    <w:p w:rsidR="005F76A4" w:rsidRDefault="005F76A4" w:rsidP="000A1F02">
      <w:pPr>
        <w:pStyle w:val="Heading1"/>
      </w:pPr>
      <w:r>
        <w:t>Tables</w:t>
      </w:r>
    </w:p>
    <w:p w:rsidR="005F76A4" w:rsidRPr="005F76A4" w:rsidRDefault="005F76A4" w:rsidP="005F76A4">
      <w:proofErr w:type="gramStart"/>
      <w:r>
        <w:rPr>
          <w:b/>
        </w:rPr>
        <w:t>Table 1.</w:t>
      </w:r>
      <w:proofErr w:type="gramEnd"/>
      <w:r>
        <w:rPr>
          <w:b/>
        </w:rPr>
        <w:t xml:space="preserve"> </w:t>
      </w:r>
      <w:proofErr w:type="gramStart"/>
      <w:r w:rsidRPr="007238BB">
        <w:t xml:space="preserve">Summary of </w:t>
      </w:r>
      <w:r>
        <w:t>sequence and variation data.</w:t>
      </w:r>
      <w:proofErr w:type="gramEnd"/>
    </w:p>
    <w:tbl>
      <w:tblPr>
        <w:tblStyle w:val="MediumList2-Accent1"/>
        <w:tblW w:w="5000" w:type="pct"/>
        <w:tblLook w:val="04A0" w:firstRow="1" w:lastRow="0" w:firstColumn="1" w:lastColumn="0" w:noHBand="0" w:noVBand="1"/>
      </w:tblPr>
      <w:tblGrid>
        <w:gridCol w:w="2774"/>
        <w:gridCol w:w="2448"/>
        <w:gridCol w:w="2009"/>
        <w:gridCol w:w="2011"/>
      </w:tblGrid>
      <w:tr w:rsidR="005F76A4" w:rsidRPr="009D0DED" w:rsidTr="0083016F">
        <w:trPr>
          <w:cnfStyle w:val="100000000000" w:firstRow="1" w:lastRow="0" w:firstColumn="0" w:lastColumn="0" w:oddVBand="0" w:evenVBand="0" w:oddHBand="0" w:evenHBand="0" w:firstRowFirstColumn="0" w:firstRowLastColumn="0" w:lastRowFirstColumn="0" w:lastRowLastColumn="0"/>
          <w:trHeight w:val="272"/>
        </w:trPr>
        <w:tc>
          <w:tcPr>
            <w:cnfStyle w:val="001000000100" w:firstRow="0" w:lastRow="0" w:firstColumn="1" w:lastColumn="0" w:oddVBand="0" w:evenVBand="0" w:oddHBand="0" w:evenHBand="0" w:firstRowFirstColumn="1"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sz w:val="22"/>
                <w:szCs w:val="22"/>
              </w:rPr>
            </w:pPr>
          </w:p>
        </w:tc>
        <w:tc>
          <w:tcPr>
            <w:tcW w:w="1340"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3D7x</w:t>
            </w:r>
            <w:r w:rsidRPr="009D0DED">
              <w:rPr>
                <w:rFonts w:asciiTheme="minorHAnsi" w:eastAsiaTheme="minorEastAsia" w:hAnsiTheme="minorHAnsi" w:cs="Arial"/>
                <w:color w:val="auto"/>
                <w:sz w:val="22"/>
                <w:szCs w:val="22"/>
              </w:rPr>
              <w:t>HB3</w:t>
            </w:r>
          </w:p>
        </w:tc>
        <w:tc>
          <w:tcPr>
            <w:tcW w:w="1102"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HB3x</w:t>
            </w:r>
            <w:r w:rsidRPr="009D0DED">
              <w:rPr>
                <w:rFonts w:asciiTheme="minorHAnsi" w:eastAsiaTheme="minorEastAsia" w:hAnsiTheme="minorHAnsi" w:cs="Arial"/>
                <w:color w:val="auto"/>
                <w:sz w:val="22"/>
                <w:szCs w:val="22"/>
              </w:rPr>
              <w:t>Dd2</w:t>
            </w:r>
          </w:p>
        </w:tc>
        <w:tc>
          <w:tcPr>
            <w:tcW w:w="1103"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7G8x</w:t>
            </w:r>
            <w:r w:rsidRPr="009D0DED">
              <w:rPr>
                <w:rFonts w:asciiTheme="minorHAnsi" w:eastAsiaTheme="minorEastAsia" w:hAnsiTheme="minorHAnsi" w:cs="Arial"/>
                <w:color w:val="auto"/>
                <w:sz w:val="22"/>
                <w:szCs w:val="22"/>
              </w:rPr>
              <w:t>GB4</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progeny</w:t>
            </w:r>
            <w:r w:rsidRPr="009D0DED">
              <w:rPr>
                <w:rStyle w:val="FootnoteReference"/>
                <w:rFonts w:asciiTheme="minorHAnsi" w:eastAsiaTheme="minorEastAsia" w:hAnsiTheme="minorHAnsi" w:cs="Arial"/>
                <w:color w:val="auto"/>
              </w:rPr>
              <w:footnoteReference w:id="14"/>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w:t>
            </w:r>
          </w:p>
        </w:tc>
      </w:tr>
      <w:tr w:rsidR="005F76A4" w:rsidRPr="009D0DED" w:rsidTr="0083016F">
        <w:trPr>
          <w:trHeight w:val="236"/>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Coverage</w:t>
            </w:r>
            <w:r w:rsidRPr="009D0DED">
              <w:rPr>
                <w:rStyle w:val="FootnoteReference"/>
                <w:rFonts w:asciiTheme="minorHAnsi" w:eastAsiaTheme="minorEastAsia" w:hAnsiTheme="minorHAnsi" w:cs="Arial"/>
                <w:color w:val="auto"/>
              </w:rPr>
              <w:footnoteReference w:id="15"/>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2</w:t>
            </w:r>
            <w:r w:rsidRPr="009D0DED">
              <w:rPr>
                <w:rFonts w:asciiTheme="minorHAnsi" w:hAnsiTheme="minorHAnsi" w:cs="Arial"/>
              </w:rPr>
              <w:t>X (41-173)</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10X (22-637)</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7X (55</w:t>
            </w:r>
            <w:r w:rsidRPr="009D0DED">
              <w:rPr>
                <w:rFonts w:asciiTheme="minorHAnsi" w:hAnsiTheme="minorHAnsi" w:cs="Arial"/>
              </w:rPr>
              <w:t>-250)</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SNPs</w:t>
            </w:r>
            <w:r w:rsidRPr="009D0DED">
              <w:rPr>
                <w:rStyle w:val="FootnoteReference"/>
                <w:rFonts w:asciiTheme="minorHAnsi" w:eastAsiaTheme="minorEastAsia" w:hAnsiTheme="minorHAnsi" w:cs="Arial"/>
                <w:color w:val="auto"/>
              </w:rPr>
              <w:footnoteReference w:id="16"/>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388</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88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392</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o. INDEL</w:t>
            </w:r>
            <w:r w:rsidRPr="009D0DED">
              <w:rPr>
                <w:rFonts w:asciiTheme="minorHAnsi" w:eastAsiaTheme="minorEastAsia" w:hAnsiTheme="minorHAnsi" w:cs="Arial"/>
                <w:color w:val="auto"/>
              </w:rPr>
              <w:t>s</w:t>
            </w:r>
            <w:r w:rsidRPr="009D0DED">
              <w:rPr>
                <w:rStyle w:val="FootnoteReference"/>
                <w:rFonts w:asciiTheme="minorHAnsi" w:eastAsiaTheme="minorEastAsia" w:hAnsiTheme="minorHAnsi" w:cs="Arial"/>
                <w:color w:val="auto"/>
              </w:rPr>
              <w:footnoteReference w:id="17"/>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6699</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1576</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0079</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ucleotide diversity (kbp</w:t>
            </w:r>
            <w:r w:rsidRPr="004F5908">
              <w:rPr>
                <w:rFonts w:asciiTheme="minorHAnsi" w:eastAsiaTheme="minorEastAsia" w:hAnsiTheme="minorHAnsi" w:cs="Arial"/>
                <w:color w:val="auto"/>
                <w:vertAlign w:val="superscript"/>
              </w:rPr>
              <w:t>-1</w:t>
            </w:r>
            <w:r w:rsidRPr="009D0DED">
              <w:rPr>
                <w:rFonts w:asciiTheme="minorHAnsi" w:eastAsiaTheme="minorEastAsia" w:hAnsiTheme="minorHAnsi" w:cs="Arial"/>
                <w:color w:val="auto"/>
              </w:rPr>
              <w:t>)</w:t>
            </w:r>
            <w:r w:rsidRPr="009D0DED">
              <w:rPr>
                <w:rStyle w:val="FootnoteReference"/>
                <w:rFonts w:asciiTheme="minorHAnsi" w:eastAsiaTheme="minorEastAsia" w:hAnsiTheme="minorHAnsi" w:cs="Arial"/>
                <w:color w:val="auto"/>
              </w:rPr>
              <w:footnoteReference w:id="18"/>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6)</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rPr>
            </w:pPr>
            <w:r>
              <w:rPr>
                <w:rFonts w:asciiTheme="minorHAnsi" w:eastAsiaTheme="minorEastAsia" w:hAnsiTheme="minorHAnsi" w:cs="Arial"/>
              </w:rPr>
              <w:t>Indel diversity (kbp</w:t>
            </w:r>
            <w:r>
              <w:rPr>
                <w:rFonts w:asciiTheme="minorHAnsi" w:eastAsiaTheme="minorEastAsia" w:hAnsiTheme="minorHAnsi" w:cs="Arial"/>
                <w:vertAlign w:val="superscript"/>
              </w:rPr>
              <w:t>-1</w:t>
            </w:r>
            <w:r w:rsidRPr="009D0DED">
              <w:rPr>
                <w:rFonts w:asciiTheme="minorHAnsi" w:eastAsiaTheme="minorEastAsia" w:hAnsiTheme="minorHAnsi" w:cs="Arial"/>
              </w:rPr>
              <w:t>)</w:t>
            </w:r>
            <w:r w:rsidRPr="009D0DED">
              <w:rPr>
                <w:rStyle w:val="FootnoteReference"/>
                <w:rFonts w:asciiTheme="minorHAnsi" w:eastAsiaTheme="minorEastAsia" w:hAnsiTheme="minorHAnsi" w:cs="Arial"/>
              </w:rPr>
              <w:footnoteReference w:id="19"/>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3 (</w:t>
            </w:r>
            <w:r>
              <w:rPr>
                <w:rFonts w:asciiTheme="minorHAnsi" w:hAnsiTheme="minorHAnsi" w:cs="Arial"/>
              </w:rPr>
              <w:t>0.</w:t>
            </w:r>
            <w:r w:rsidRPr="009D0DED">
              <w:rPr>
                <w:rFonts w:asciiTheme="minorHAnsi" w:hAnsiTheme="minorHAnsi" w:cs="Arial"/>
              </w:rPr>
              <w:t>5-2</w:t>
            </w:r>
            <w:r>
              <w:rPr>
                <w:rFonts w:asciiTheme="minorHAnsi" w:hAnsiTheme="minorHAnsi" w:cs="Arial"/>
              </w:rPr>
              <w:t>.</w:t>
            </w:r>
            <w:r w:rsidRPr="009D0DED">
              <w:rPr>
                <w:rFonts w:asciiTheme="minorHAnsi" w:hAnsiTheme="minorHAnsi" w:cs="Arial"/>
              </w:rPr>
              <w:t>1)</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0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8)</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9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7)</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rPr>
            </w:pPr>
            <w:r w:rsidRPr="009D0DED">
              <w:rPr>
                <w:rFonts w:asciiTheme="minorHAnsi" w:eastAsiaTheme="minorEastAsia" w:hAnsiTheme="minorHAnsi" w:cs="Arial"/>
              </w:rPr>
              <w:t>Marker spacing (</w:t>
            </w:r>
            <w:proofErr w:type="spellStart"/>
            <w:r w:rsidRPr="009D0DED">
              <w:rPr>
                <w:rFonts w:asciiTheme="minorHAnsi" w:eastAsiaTheme="minorEastAsia" w:hAnsiTheme="minorHAnsi" w:cs="Arial"/>
              </w:rPr>
              <w:t>bp</w:t>
            </w:r>
            <w:proofErr w:type="spellEnd"/>
            <w:r w:rsidRPr="009D0DED">
              <w:rPr>
                <w:rFonts w:asciiTheme="minorHAnsi" w:eastAsiaTheme="minorEastAsia" w:hAnsiTheme="minorHAnsi" w:cs="Arial"/>
              </w:rPr>
              <w:t>)</w:t>
            </w:r>
            <w:r w:rsidRPr="009D0DED">
              <w:rPr>
                <w:rStyle w:val="FootnoteReference"/>
                <w:rFonts w:asciiTheme="minorHAnsi" w:eastAsiaTheme="minorEastAsia" w:hAnsiTheme="minorHAnsi" w:cs="Arial"/>
              </w:rPr>
              <w:footnoteReference w:id="20"/>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6 (2-1699)</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04 (2-2027)</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24 (2-2173)</w:t>
            </w:r>
          </w:p>
        </w:tc>
      </w:tr>
    </w:tbl>
    <w:p w:rsidR="005F76A4" w:rsidRPr="005F76A4" w:rsidRDefault="005F76A4" w:rsidP="005F76A4"/>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Pr>
        <w:pStyle w:val="Heading1"/>
      </w:pPr>
      <w:r>
        <w:lastRenderedPageBreak/>
        <w:t>Figures</w:t>
      </w:r>
    </w:p>
    <w:p w:rsidR="005F76A4" w:rsidRDefault="005F76A4" w:rsidP="005F76A4">
      <w:proofErr w:type="gramStart"/>
      <w:r>
        <w:rPr>
          <w:b/>
        </w:rPr>
        <w:t>Figure 1.</w:t>
      </w:r>
      <w:proofErr w:type="gramEnd"/>
      <w:r>
        <w:rPr>
          <w:b/>
        </w:rPr>
        <w:t xml:space="preserve"> </w:t>
      </w:r>
      <w:proofErr w:type="gramStart"/>
      <w:r>
        <w:t>Properties of INDELs.</w:t>
      </w:r>
      <w:proofErr w:type="gramEnd"/>
      <w:r>
        <w:t xml:space="preserve"> </w:t>
      </w:r>
      <w:r w:rsidRPr="00B14FB1">
        <w:rPr>
          <w:b/>
        </w:rPr>
        <w:t>A</w:t>
      </w:r>
      <w:r>
        <w:t xml:space="preserve">, INDEL size distribution (size &gt; 0 are insertions, size &lt; 0 are deletions). Solid black bars represent the frequency of INDELs that are expansions or contractions of short tandem repeats (STR), solid white bars represent the frequency of non-STR INDELs. Most coding INDELs are size multiples of 3, preserving the reading frame. Most non-coding INDELs are size-multiples of 2, reflecting the abundance of </w:t>
      </w:r>
      <w:proofErr w:type="gramStart"/>
      <w:r>
        <w:t>poly(</w:t>
      </w:r>
      <w:proofErr w:type="gramEnd"/>
      <w:r>
        <w:t xml:space="preserve">AT) repeats in non-coding regions. </w:t>
      </w:r>
      <w:r>
        <w:rPr>
          <w:b/>
        </w:rPr>
        <w:t>B</w:t>
      </w:r>
      <w:r>
        <w:t xml:space="preserve">, </w:t>
      </w:r>
      <w:r w:rsidR="004C0B1A">
        <w:t>A</w:t>
      </w:r>
      <w:r>
        <w:t xml:space="preserve">mino acids inserted and deleted (relative to the 3D7 reference genome). </w:t>
      </w:r>
      <w:proofErr w:type="gramStart"/>
      <w:r>
        <w:rPr>
          <w:b/>
        </w:rPr>
        <w:t>C</w:t>
      </w:r>
      <w:r>
        <w:t>, INDEL diversity in intergenic regions relative to the position of core promoters predicted by Brick et al. (2008).</w:t>
      </w:r>
      <w:proofErr w:type="gramEnd"/>
      <w:r>
        <w:t xml:space="preserve"> Each point represents the mean INDEL diversity in a 50bp window at a given distance from the centre of a core promoter. Vertical bars represent the 95% confidence interval from 1000 bootstraps. The dashed line is at the mean intergenic diversity for the given INDEL class (STR/non-STR).</w:t>
      </w:r>
    </w:p>
    <w:p w:rsidR="005F76A4" w:rsidRPr="005F76A4" w:rsidRDefault="005F76A4" w:rsidP="005F76A4">
      <w:r w:rsidRPr="005F76A4">
        <w:rPr>
          <w:noProof/>
          <w:lang w:eastAsia="en-GB"/>
        </w:rPr>
        <w:drawing>
          <wp:inline distT="0" distB="0" distL="0" distR="0" wp14:anchorId="5224047C" wp14:editId="4ACCDE77">
            <wp:extent cx="5483172" cy="315214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lor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3172" cy="3152140"/>
                    </a:xfrm>
                    <a:prstGeom prst="rect">
                      <a:avLst/>
                    </a:prstGeom>
                  </pic:spPr>
                </pic:pic>
              </a:graphicData>
            </a:graphic>
          </wp:inline>
        </w:drawing>
      </w:r>
    </w:p>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roofErr w:type="gramStart"/>
      <w:r>
        <w:rPr>
          <w:b/>
        </w:rPr>
        <w:lastRenderedPageBreak/>
        <w:t>Figure 2.</w:t>
      </w:r>
      <w:proofErr w:type="gramEnd"/>
      <w:r>
        <w:t xml:space="preserve"> </w:t>
      </w:r>
      <w:proofErr w:type="gramStart"/>
      <w:r w:rsidR="004C0B1A">
        <w:t>Variation in n</w:t>
      </w:r>
      <w:r>
        <w:t xml:space="preserve">ucleotide diversity </w:t>
      </w:r>
      <w:r w:rsidR="004C0B1A">
        <w:t xml:space="preserve">over </w:t>
      </w:r>
      <w:r>
        <w:t>the core genome.</w:t>
      </w:r>
      <w:proofErr w:type="gramEnd"/>
      <w:r>
        <w:t xml:space="preserve"> Nucleotide diversity is shown for each cross in 500bp half-overlapping windows across the core genome (which excludes hypervariable regions containing </w:t>
      </w:r>
      <w:proofErr w:type="spellStart"/>
      <w:r>
        <w:rPr>
          <w:i/>
        </w:rPr>
        <w:t>var</w:t>
      </w:r>
      <w:proofErr w:type="spellEnd"/>
      <w:r>
        <w:t xml:space="preserve">, </w:t>
      </w:r>
      <w:proofErr w:type="spellStart"/>
      <w:r>
        <w:rPr>
          <w:i/>
        </w:rPr>
        <w:t>rif</w:t>
      </w:r>
      <w:proofErr w:type="spellEnd"/>
      <w:r>
        <w:t xml:space="preserve"> or </w:t>
      </w:r>
      <w:proofErr w:type="spellStart"/>
      <w:r>
        <w:rPr>
          <w:i/>
        </w:rPr>
        <w:t>stevor</w:t>
      </w:r>
      <w:proofErr w:type="spellEnd"/>
      <w:r>
        <w:t xml:space="preserve"> genes) using SNPs </w:t>
      </w:r>
      <w:r w:rsidR="004C0B1A">
        <w:t xml:space="preserve">combined from both </w:t>
      </w:r>
      <w:r>
        <w:t>variant calling method</w:t>
      </w:r>
      <w:r w:rsidR="004C0B1A">
        <w:t>s</w:t>
      </w:r>
      <w:r>
        <w:t xml:space="preserve"> and passing all quality filters. The peak of nucleotide diversity in chromosome 10 is expanded to show four distinct peaks due to genes </w:t>
      </w:r>
      <w:r>
        <w:rPr>
          <w:i/>
        </w:rPr>
        <w:t>msp</w:t>
      </w:r>
      <w:r w:rsidRPr="001447BA">
        <w:rPr>
          <w:i/>
        </w:rPr>
        <w:t>3</w:t>
      </w:r>
      <w:r>
        <w:t xml:space="preserve">, </w:t>
      </w:r>
      <w:r>
        <w:rPr>
          <w:i/>
        </w:rPr>
        <w:t>msp</w:t>
      </w:r>
      <w:r w:rsidRPr="001447BA">
        <w:rPr>
          <w:i/>
        </w:rPr>
        <w:t>6</w:t>
      </w:r>
      <w:r>
        <w:t xml:space="preserve">, </w:t>
      </w:r>
      <w:proofErr w:type="spellStart"/>
      <w:r>
        <w:rPr>
          <w:i/>
        </w:rPr>
        <w:t>dblmsp</w:t>
      </w:r>
      <w:proofErr w:type="spellEnd"/>
      <w:r>
        <w:rPr>
          <w:i/>
        </w:rPr>
        <w:t xml:space="preserve"> </w:t>
      </w:r>
      <w:r>
        <w:t xml:space="preserve">and </w:t>
      </w:r>
      <w:r>
        <w:rPr>
          <w:i/>
        </w:rPr>
        <w:t>dblmsp</w:t>
      </w:r>
      <w:r w:rsidRPr="001447BA">
        <w:rPr>
          <w:i/>
        </w:rPr>
        <w:t>2</w:t>
      </w:r>
      <w:r>
        <w:rPr>
          <w:i/>
        </w:rPr>
        <w:t xml:space="preserve"> </w:t>
      </w:r>
      <w:r>
        <w:t>encoding merozoite surface antigens</w:t>
      </w:r>
      <w:r>
        <w:rPr>
          <w:i/>
        </w:rPr>
        <w:t>.</w:t>
      </w:r>
      <w:r>
        <w:t xml:space="preserve"> All labelled loci (with the exception of </w:t>
      </w:r>
      <w:r>
        <w:rPr>
          <w:i/>
        </w:rPr>
        <w:t>ama</w:t>
      </w:r>
      <w:r w:rsidRPr="0030404B">
        <w:rPr>
          <w:i/>
        </w:rPr>
        <w:t>1</w:t>
      </w:r>
      <w:r>
        <w:t>) are sites of complex variation where assembly of sequence reads is required to determine the non-reference alleles.</w:t>
      </w:r>
    </w:p>
    <w:p w:rsidR="005F76A4" w:rsidRDefault="005F76A4" w:rsidP="005F76A4">
      <w:r w:rsidRPr="005F76A4">
        <w:rPr>
          <w:noProof/>
          <w:lang w:eastAsia="en-GB"/>
        </w:rPr>
        <w:drawing>
          <wp:inline distT="0" distB="0" distL="0" distR="0" wp14:anchorId="307F57C5" wp14:editId="2056E08F">
            <wp:extent cx="5728584" cy="358394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lor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8584" cy="3583940"/>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3.</w:t>
      </w:r>
      <w:proofErr w:type="gramEnd"/>
      <w:r>
        <w:t xml:space="preserve"> </w:t>
      </w:r>
      <w:proofErr w:type="gramStart"/>
      <w:r>
        <w:t>Crossover (CO) and non-crossover (NCO) recombination parameters.</w:t>
      </w:r>
      <w:proofErr w:type="gramEnd"/>
      <w:r>
        <w:t xml:space="preserve"> </w:t>
      </w:r>
      <w:proofErr w:type="gramStart"/>
      <w:r>
        <w:rPr>
          <w:b/>
        </w:rPr>
        <w:t>A,</w:t>
      </w:r>
      <w:r>
        <w:t xml:space="preserve"> </w:t>
      </w:r>
      <w:r w:rsidR="004C0B1A">
        <w:t xml:space="preserve">Genetic map length </w:t>
      </w:r>
      <w:r>
        <w:t>by cross.</w:t>
      </w:r>
      <w:proofErr w:type="gramEnd"/>
      <w:r>
        <w:t xml:space="preserve"> </w:t>
      </w:r>
      <w:proofErr w:type="gramStart"/>
      <w:r>
        <w:rPr>
          <w:b/>
        </w:rPr>
        <w:t xml:space="preserve">B, </w:t>
      </w:r>
      <w:r w:rsidR="004C0B1A">
        <w:t xml:space="preserve">Map length </w:t>
      </w:r>
      <w:r>
        <w:t>by chromosome.</w:t>
      </w:r>
      <w:proofErr w:type="gramEnd"/>
      <w:r>
        <w:t xml:space="preserve"> </w:t>
      </w:r>
      <w:proofErr w:type="gramStart"/>
      <w:r>
        <w:rPr>
          <w:b/>
        </w:rPr>
        <w:t>C,</w:t>
      </w:r>
      <w:r>
        <w:t xml:space="preserve"> CO recombination rate relative to centromere position.</w:t>
      </w:r>
      <w:proofErr w:type="gramEnd"/>
      <w:r>
        <w:t xml:space="preserve"> Error bars show the 95% confidence interval from 1000 bootstraps. </w:t>
      </w:r>
      <w:proofErr w:type="gramStart"/>
      <w:r>
        <w:rPr>
          <w:b/>
        </w:rPr>
        <w:t>D,</w:t>
      </w:r>
      <w:r>
        <w:t xml:space="preserve"> NCO tract length distribution.</w:t>
      </w:r>
      <w:proofErr w:type="gramEnd"/>
      <w:r>
        <w:t xml:space="preserve"> The dashed line shows the distribution of minimal tract lengths that would be observed with the available markers if NCO tract lengths follow a geometric distribution with parameter </w:t>
      </w:r>
      <w:r>
        <w:rPr>
          <w:i/>
        </w:rPr>
        <w:t>phi</w:t>
      </w:r>
      <w:r>
        <w:t xml:space="preserve"> = 0.9993. </w:t>
      </w:r>
      <w:r>
        <w:rPr>
          <w:b/>
        </w:rPr>
        <w:t>E,</w:t>
      </w:r>
      <w:r>
        <w:t xml:space="preserve"> Quantile-quantile plot of actual NCO minimal tract lengths versus the expected distribution of minimal tract lengths that would be observed with the given markers if NCO tract length is modelled as a geometric distribution with parameter </w:t>
      </w:r>
      <w:r>
        <w:rPr>
          <w:i/>
        </w:rPr>
        <w:t>phi</w:t>
      </w:r>
      <w:r>
        <w:t xml:space="preserve"> = 0.9993. The data fit the model well except for an excess of tracts with minimal length greater than ~3kb. </w:t>
      </w:r>
      <w:r>
        <w:rPr>
          <w:b/>
        </w:rPr>
        <w:t xml:space="preserve">F, </w:t>
      </w:r>
      <w:r>
        <w:t xml:space="preserve">NCO </w:t>
      </w:r>
      <w:r w:rsidR="004C0B1A">
        <w:t xml:space="preserve">frequency </w:t>
      </w:r>
      <w:r>
        <w:t>by chromosome, adjusted for incomplete discovery of NCO events.</w:t>
      </w:r>
    </w:p>
    <w:p w:rsidR="005F76A4" w:rsidRDefault="005F76A4" w:rsidP="005F76A4">
      <w:r w:rsidRPr="005F76A4">
        <w:rPr>
          <w:noProof/>
          <w:lang w:eastAsia="en-GB"/>
        </w:rPr>
        <w:drawing>
          <wp:inline distT="0" distB="0" distL="0" distR="0" wp14:anchorId="3FF18612" wp14:editId="2FB13C41">
            <wp:extent cx="5731508" cy="38122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lore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8" cy="3812264"/>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4.</w:t>
      </w:r>
      <w:proofErr w:type="gramEnd"/>
      <w:r>
        <w:t xml:space="preserve"> </w:t>
      </w:r>
      <w:proofErr w:type="gramStart"/>
      <w:r>
        <w:t xml:space="preserve">Copy number variation and recombination spanning the anti-folate resistance gene </w:t>
      </w:r>
      <w:r>
        <w:rPr>
          <w:i/>
        </w:rPr>
        <w:t xml:space="preserve">gch1 </w:t>
      </w:r>
      <w:r>
        <w:t>on chromosome 12.</w:t>
      </w:r>
      <w:proofErr w:type="gramEnd"/>
      <w:r>
        <w:t xml:space="preserve"> </w:t>
      </w:r>
      <w:r w:rsidRPr="00B95EC7">
        <w:rPr>
          <w:b/>
        </w:rPr>
        <w:t>A</w:t>
      </w:r>
      <w:r>
        <w:t xml:space="preserve">, CNVs in the 3D7 and </w:t>
      </w:r>
      <w:proofErr w:type="gramStart"/>
      <w:r>
        <w:t>HB3(</w:t>
      </w:r>
      <w:proofErr w:type="gramEnd"/>
      <w:r>
        <w:t xml:space="preserve">1) parental clones; </w:t>
      </w:r>
      <w:r w:rsidRPr="0037590A">
        <w:rPr>
          <w:rFonts w:ascii="Times New Roman" w:hAnsi="Times New Roman" w:cs="Times New Roman"/>
          <w:i/>
        </w:rPr>
        <w:t>α</w:t>
      </w:r>
      <w:r>
        <w:t xml:space="preserve"> labels the segment amplified in HB3, </w:t>
      </w:r>
      <w:r w:rsidRPr="0037590A">
        <w:rPr>
          <w:rFonts w:ascii="Times New Roman" w:hAnsi="Times New Roman" w:cs="Times New Roman"/>
          <w:i/>
        </w:rPr>
        <w:t>β</w:t>
      </w:r>
      <w:r w:rsidRPr="0037590A">
        <w:rPr>
          <w:rFonts w:ascii="Times New Roman" w:hAnsi="Times New Roman" w:cs="Times New Roman"/>
        </w:rPr>
        <w:t xml:space="preserve"> </w:t>
      </w:r>
      <w:r>
        <w:t xml:space="preserve">labels the segment amplified in 3D7. </w:t>
      </w:r>
      <w:r>
        <w:rPr>
          <w:b/>
        </w:rPr>
        <w:t>B</w:t>
      </w:r>
      <w:r>
        <w:t xml:space="preserve">, CNV and recombination in clone C06, progeny of 3D7xHB3. </w:t>
      </w:r>
      <w:r>
        <w:rPr>
          <w:b/>
        </w:rPr>
        <w:t>C</w:t>
      </w:r>
      <w:r>
        <w:t xml:space="preserve">, CNV and recombination in clone C05, progeny of 3D7xHB3. </w:t>
      </w:r>
      <w:r>
        <w:rPr>
          <w:b/>
        </w:rPr>
        <w:t>D</w:t>
      </w:r>
      <w:r>
        <w:t xml:space="preserve">, CNVs in the HB3(2) and Dd2 parental clones; </w:t>
      </w:r>
      <w:r w:rsidRPr="0037590A">
        <w:rPr>
          <w:rFonts w:ascii="Times New Roman" w:hAnsi="Times New Roman" w:cs="Times New Roman"/>
          <w:i/>
        </w:rPr>
        <w:t>γ</w:t>
      </w:r>
      <w:r>
        <w:t xml:space="preserve"> labels the segment amplified in Dd2. </w:t>
      </w:r>
      <w:r>
        <w:rPr>
          <w:b/>
        </w:rPr>
        <w:t>E</w:t>
      </w:r>
      <w:r>
        <w:t xml:space="preserve">, CNV and recombination in clone CH3_61, progeny of HB3xDd2. </w:t>
      </w:r>
      <w:r>
        <w:rPr>
          <w:b/>
        </w:rPr>
        <w:t>F</w:t>
      </w:r>
      <w:r>
        <w:t xml:space="preserve">, CNVs in the 7G8 and GB4 parental clones. CN = copy number, black circular markers show </w:t>
      </w:r>
      <w:r w:rsidR="004C0B1A">
        <w:t xml:space="preserve">normalised read counts </w:t>
      </w:r>
      <w:r>
        <w:t>within 300bp non-overlapping windows, excluding windows where GC content was below 20%; solid black line is the copy number state predicted by fitting a Gaussian hidden Markov model to the coverage data (Supplementary Information). FA = reads aligned facing away from each other (expected at boundaries of a tandem array), SS = reads aligned in the same orientation (expected at boundaries of a tandem inversion), scale is depth of coverage (i.e., 0-40X). AB = fraction of aligned reads containing the first parent’s allele; recombination events within an amplified region can lead to regions of pseudo-heterozygosity within a progeny clone, where one copy of the amplified region is inherited from each parent, indicated by regions where the allele balance is approximately 0.5.</w:t>
      </w:r>
    </w:p>
    <w:p w:rsidR="005F76A4" w:rsidRDefault="005F76A4" w:rsidP="005F76A4">
      <w:r w:rsidRPr="005F76A4">
        <w:rPr>
          <w:noProof/>
          <w:lang w:eastAsia="en-GB"/>
        </w:rPr>
        <w:lastRenderedPageBreak/>
        <w:drawing>
          <wp:inline distT="0" distB="0" distL="0" distR="0" wp14:anchorId="3D6149AD" wp14:editId="5854574D">
            <wp:extent cx="5731510" cy="8107045"/>
            <wp:effectExtent l="19050" t="0" r="2540" b="0"/>
            <wp:docPr id="5" name="Picture 4" descr="fig4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v2_lores.jpeg"/>
                    <pic:cNvPicPr/>
                  </pic:nvPicPr>
                  <pic:blipFill>
                    <a:blip r:embed="rId14" cstate="print"/>
                    <a:stretch>
                      <a:fillRect/>
                    </a:stretch>
                  </pic:blipFill>
                  <pic:spPr>
                    <a:xfrm>
                      <a:off x="0" y="0"/>
                      <a:ext cx="5731510" cy="8107045"/>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5.</w:t>
      </w:r>
      <w:proofErr w:type="gramEnd"/>
      <w:r>
        <w:t xml:space="preserve"> Screenshots from the web application at </w:t>
      </w:r>
      <w:hyperlink r:id="rId15" w:history="1">
        <w:r w:rsidRPr="00885396">
          <w:rPr>
            <w:rStyle w:val="Hyperlink"/>
          </w:rPr>
          <w:t>www.malariagen.net/apps/pf-crosses/</w:t>
        </w:r>
      </w:hyperlink>
      <w:r>
        <w:t xml:space="preserve"> providing access to sequence and variation data on the three crosses. </w:t>
      </w:r>
      <w:proofErr w:type="gramStart"/>
      <w:r w:rsidRPr="0088396D">
        <w:rPr>
          <w:b/>
        </w:rPr>
        <w:t>A</w:t>
      </w:r>
      <w:r w:rsidR="004C0B1A">
        <w:t>, I</w:t>
      </w:r>
      <w:r>
        <w:t>ntroduction page, providing navigation to different tools for data exploration.</w:t>
      </w:r>
      <w:proofErr w:type="gramEnd"/>
      <w:r>
        <w:t xml:space="preserve"> </w:t>
      </w:r>
      <w:r w:rsidRPr="0088396D">
        <w:rPr>
          <w:b/>
        </w:rPr>
        <w:t>B</w:t>
      </w:r>
      <w:r>
        <w:t xml:space="preserve">, </w:t>
      </w:r>
      <w:r w:rsidR="004C0B1A">
        <w:t>B</w:t>
      </w:r>
      <w:r>
        <w:t xml:space="preserve">rowse and query data on variants (SNPs and INDELs) discovered in the crosses by different calling methods. </w:t>
      </w:r>
      <w:r w:rsidRPr="0088396D">
        <w:rPr>
          <w:b/>
        </w:rPr>
        <w:t>C</w:t>
      </w:r>
      <w:r>
        <w:t xml:space="preserve">, </w:t>
      </w:r>
      <w:r w:rsidR="004C0B1A">
        <w:t>B</w:t>
      </w:r>
      <w:r>
        <w:t xml:space="preserve">rowse genotype calls in parents and progeny and visualise patterns of allelic inheritance and recombination. </w:t>
      </w:r>
      <w:proofErr w:type="gramStart"/>
      <w:r>
        <w:rPr>
          <w:b/>
        </w:rPr>
        <w:t>D</w:t>
      </w:r>
      <w:r>
        <w:t xml:space="preserve">, </w:t>
      </w:r>
      <w:r w:rsidR="004C0B1A">
        <w:t>G</w:t>
      </w:r>
      <w:r>
        <w:t>enome browser, providing multi-resolution views of various data tracks including coverage and mapping quality.</w:t>
      </w:r>
      <w:proofErr w:type="gramEnd"/>
      <w:r>
        <w:t xml:space="preserve"> </w:t>
      </w:r>
      <w:proofErr w:type="gramStart"/>
      <w:r>
        <w:rPr>
          <w:b/>
        </w:rPr>
        <w:t>E</w:t>
      </w:r>
      <w:r w:rsidR="004C0B1A">
        <w:t>, S</w:t>
      </w:r>
      <w:r>
        <w:t>equence alignment browser (</w:t>
      </w:r>
      <w:proofErr w:type="spellStart"/>
      <w:r>
        <w:t>LookSeq</w:t>
      </w:r>
      <w:proofErr w:type="spellEnd"/>
      <w:r>
        <w:t>).</w:t>
      </w:r>
      <w:proofErr w:type="gramEnd"/>
    </w:p>
    <w:p w:rsidR="005F76A4" w:rsidRDefault="005F76A4" w:rsidP="005F76A4">
      <w:r w:rsidRPr="005F76A4">
        <w:rPr>
          <w:noProof/>
          <w:lang w:eastAsia="en-GB"/>
        </w:rPr>
        <w:drawing>
          <wp:inline distT="0" distB="0" distL="0" distR="0" wp14:anchorId="36A5FC91" wp14:editId="18D7071E">
            <wp:extent cx="5731510" cy="6003925"/>
            <wp:effectExtent l="19050" t="0" r="2540" b="0"/>
            <wp:docPr id="4" name="Picture 3" descr="fig5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v2_lores.jpeg"/>
                    <pic:cNvPicPr/>
                  </pic:nvPicPr>
                  <pic:blipFill>
                    <a:blip r:embed="rId16" cstate="print"/>
                    <a:stretch>
                      <a:fillRect/>
                    </a:stretch>
                  </pic:blipFill>
                  <pic:spPr>
                    <a:xfrm>
                      <a:off x="0" y="0"/>
                      <a:ext cx="5731510" cy="6003925"/>
                    </a:xfrm>
                    <a:prstGeom prst="rect">
                      <a:avLst/>
                    </a:prstGeom>
                  </pic:spPr>
                </pic:pic>
              </a:graphicData>
            </a:graphic>
          </wp:inline>
        </w:drawing>
      </w:r>
      <w:r>
        <w:br w:type="page"/>
      </w:r>
    </w:p>
    <w:p w:rsidR="009E1600" w:rsidRDefault="009E1600" w:rsidP="000A1F02">
      <w:pPr>
        <w:pStyle w:val="Heading1"/>
      </w:pPr>
      <w:r>
        <w:lastRenderedPageBreak/>
        <w:t>References</w:t>
      </w:r>
    </w:p>
    <w:p w:rsidR="001412D0" w:rsidRPr="001412D0" w:rsidRDefault="005C3FF3">
      <w:pPr>
        <w:pStyle w:val="NormalWeb"/>
        <w:ind w:left="480" w:hanging="480"/>
        <w:divId w:val="2013098005"/>
        <w:rPr>
          <w:rFonts w:ascii="Calibri" w:hAnsi="Calibri"/>
          <w:noProof/>
          <w:sz w:val="22"/>
        </w:rPr>
      </w:pPr>
      <w:r>
        <w:fldChar w:fldCharType="begin" w:fldLock="1"/>
      </w:r>
      <w:r w:rsidR="00CB6C32">
        <w:instrText xml:space="preserve">ADDIN Mendeley Bibliography CSL_BIBLIOGRAPHY </w:instrText>
      </w:r>
      <w:r>
        <w:fldChar w:fldCharType="separate"/>
      </w:r>
      <w:bookmarkStart w:id="6" w:name="_GoBack"/>
      <w:bookmarkEnd w:id="6"/>
      <w:r w:rsidR="001412D0" w:rsidRPr="001412D0">
        <w:rPr>
          <w:rFonts w:ascii="Calibri" w:hAnsi="Calibri"/>
          <w:noProof/>
          <w:sz w:val="22"/>
        </w:rPr>
        <w:t xml:space="preserve">Anderson, T.J.C., Patel, J. &amp; Ferdig, M.T., 2009. Gene copy number and malaria biology. </w:t>
      </w:r>
      <w:r w:rsidR="001412D0" w:rsidRPr="001412D0">
        <w:rPr>
          <w:rFonts w:ascii="Calibri" w:hAnsi="Calibri"/>
          <w:i/>
          <w:iCs/>
          <w:noProof/>
          <w:sz w:val="22"/>
        </w:rPr>
        <w:t>Trends in parasitology</w:t>
      </w:r>
      <w:r w:rsidR="001412D0" w:rsidRPr="001412D0">
        <w:rPr>
          <w:rFonts w:ascii="Calibri" w:hAnsi="Calibri"/>
          <w:noProof/>
          <w:sz w:val="22"/>
        </w:rPr>
        <w:t>, 25(7), pp.336–43. Available at: http://www.pubmedcentral.nih.gov/articlerender.fcgi?artid=2839409&amp;tool=pmcentrez&amp;rendertype=abstract [Accessed November 17,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Ariey, F. et al., 2014. A molecular marker of artemisinin-resistant Plasmodium falciparum malaria. </w:t>
      </w:r>
      <w:r w:rsidRPr="001412D0">
        <w:rPr>
          <w:rFonts w:ascii="Calibri" w:hAnsi="Calibri"/>
          <w:i/>
          <w:iCs/>
          <w:noProof/>
          <w:sz w:val="22"/>
        </w:rPr>
        <w:t>Nature</w:t>
      </w:r>
      <w:r w:rsidRPr="001412D0">
        <w:rPr>
          <w:rFonts w:ascii="Calibri" w:hAnsi="Calibri"/>
          <w:noProof/>
          <w:sz w:val="22"/>
        </w:rPr>
        <w:t>, 505(7481), pp.50–5. Available at: http://www.ncbi.nlm.nih.gov/pubmed/24352242 [Accessed July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Ashley, E.A. et al., 2014. Spread of Artemisinin Resistance in Plasmodium falciparum Malaria. </w:t>
      </w:r>
      <w:r w:rsidRPr="001412D0">
        <w:rPr>
          <w:rFonts w:ascii="Calibri" w:hAnsi="Calibri"/>
          <w:i/>
          <w:iCs/>
          <w:noProof/>
          <w:sz w:val="22"/>
        </w:rPr>
        <w:t>New England Journal of Medicine</w:t>
      </w:r>
      <w:r w:rsidRPr="001412D0">
        <w:rPr>
          <w:rFonts w:ascii="Calibri" w:hAnsi="Calibri"/>
          <w:noProof/>
          <w:sz w:val="22"/>
        </w:rPr>
        <w:t>, 371(5), pp.411–423. Available at: http://www.ncbi.nlm.nih.gov/pubmed/25075834 [Accessed July 3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Van der Auwera, G.A. et al., 2013. </w:t>
      </w:r>
      <w:r w:rsidRPr="001412D0">
        <w:rPr>
          <w:rFonts w:ascii="Calibri" w:hAnsi="Calibri"/>
          <w:i/>
          <w:iCs/>
          <w:noProof/>
          <w:sz w:val="22"/>
        </w:rPr>
        <w:t>Current Protocols in Bioinformatics</w:t>
      </w:r>
      <w:r w:rsidRPr="001412D0">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Baudat, F. &amp; de Massy, B., 2007. Regulating double-stranded DNA break repair towards crossover or non-crossover during mammalian meiosis. </w:t>
      </w:r>
      <w:r w:rsidRPr="001412D0">
        <w:rPr>
          <w:rFonts w:ascii="Calibri" w:hAnsi="Calibri"/>
          <w:i/>
          <w:iCs/>
          <w:noProof/>
          <w:sz w:val="22"/>
        </w:rPr>
        <w:t>Chromosome research : an international journal on the molecular, supramolecular and evolutionary aspects of chromosome biology</w:t>
      </w:r>
      <w:r w:rsidRPr="001412D0">
        <w:rPr>
          <w:rFonts w:ascii="Calibri" w:hAnsi="Calibri"/>
          <w:noProof/>
          <w:sz w:val="22"/>
        </w:rPr>
        <w:t>, 15(5), pp.565–77. Available at: http://www.ncbi.nlm.nih.gov/pubmed/17674146 [Accessed December 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Birren, B. et al., 2006. Plasmodium falciparum HB3, whole genome shotgun sequencing project. Available at: http://www.ncbi.nlm.nih.gov/nuccore/AANS00000000.</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Bopp, S.E.R. et al., 2013. Mitotic evolution of Plasmodium falciparum shows a stable core genome but recombination in antigen families. N. Maizels, ed. </w:t>
      </w:r>
      <w:r w:rsidRPr="001412D0">
        <w:rPr>
          <w:rFonts w:ascii="Calibri" w:hAnsi="Calibri"/>
          <w:i/>
          <w:iCs/>
          <w:noProof/>
          <w:sz w:val="22"/>
        </w:rPr>
        <w:t>PLoS genetics</w:t>
      </w:r>
      <w:r w:rsidRPr="001412D0">
        <w:rPr>
          <w:rFonts w:ascii="Calibri" w:hAnsi="Calibri"/>
          <w:noProof/>
          <w:sz w:val="22"/>
        </w:rPr>
        <w:t>, 9(2), p.e1003293. Available at: http://dx.plos.org/10.1371/journal.pgen.1003293 [Accessed December 1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Brick, K., Watanabe, J. &amp; Pizzi, E., 2008. Core promoters are predicted by their distinct physicochemical properties in the genome of Plasmodium falciparum. </w:t>
      </w:r>
      <w:r w:rsidRPr="001412D0">
        <w:rPr>
          <w:rFonts w:ascii="Calibri" w:hAnsi="Calibri"/>
          <w:i/>
          <w:iCs/>
          <w:noProof/>
          <w:sz w:val="22"/>
        </w:rPr>
        <w:t>Genome biology</w:t>
      </w:r>
      <w:r w:rsidRPr="001412D0">
        <w:rPr>
          <w:rFonts w:ascii="Calibri" w:hAnsi="Calibri"/>
          <w:noProof/>
          <w:sz w:val="22"/>
        </w:rPr>
        <w:t>, 9(12), p.R178. Available at: http://genomebiology.com/2008/9/12/R178 [Accessed December 1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Chen, J.-Q. et al., 2009. Variation in the ratio of nucleotide substitution and indel rates across genomes in mammals and bacteria. </w:t>
      </w:r>
      <w:r w:rsidRPr="001412D0">
        <w:rPr>
          <w:rFonts w:ascii="Calibri" w:hAnsi="Calibri"/>
          <w:i/>
          <w:iCs/>
          <w:noProof/>
          <w:sz w:val="22"/>
        </w:rPr>
        <w:t>Molecular biology and evolution</w:t>
      </w:r>
      <w:r w:rsidRPr="001412D0">
        <w:rPr>
          <w:rFonts w:ascii="Calibri" w:hAnsi="Calibri"/>
          <w:noProof/>
          <w:sz w:val="22"/>
        </w:rPr>
        <w:t>, 26(7), pp.1523–31. Available at: http://www.ncbi.nlm.nih.gov/pubmed/19329651 [Accessed April 22, 2015].</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Claessens, A. et al., 2014. Generation of antigenic diversity in Plasmodium falciparum by structured rearrangement of var genes during mitosis K. Deitsch, ed. </w:t>
      </w:r>
      <w:r w:rsidRPr="001412D0">
        <w:rPr>
          <w:rFonts w:ascii="Calibri" w:hAnsi="Calibri"/>
          <w:i/>
          <w:iCs/>
          <w:noProof/>
          <w:sz w:val="22"/>
        </w:rPr>
        <w:t>PLoS genetics</w:t>
      </w:r>
      <w:r w:rsidRPr="001412D0">
        <w:rPr>
          <w:rFonts w:ascii="Calibri" w:hAnsi="Calibri"/>
          <w:noProof/>
          <w:sz w:val="22"/>
        </w:rPr>
        <w:t>, 10(12), p.e1004812. Available at: http://journals.plos.org/plosgenetics/article?id=10.1371/journal.pgen.1004812 [Accessed Dec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1412D0">
        <w:rPr>
          <w:rFonts w:ascii="Calibri" w:hAnsi="Calibri"/>
          <w:i/>
          <w:iCs/>
          <w:noProof/>
          <w:sz w:val="22"/>
        </w:rPr>
        <w:t>Proceedings of the National Academy of Sciences of the United States of America</w:t>
      </w:r>
      <w:r w:rsidRPr="001412D0">
        <w:rPr>
          <w:rFonts w:ascii="Calibri" w:hAnsi="Calibri"/>
          <w:noProof/>
          <w:sz w:val="22"/>
        </w:rPr>
        <w:t xml:space="preserve">, </w:t>
      </w:r>
      <w:r w:rsidRPr="001412D0">
        <w:rPr>
          <w:rFonts w:ascii="Calibri" w:hAnsi="Calibri"/>
          <w:noProof/>
          <w:sz w:val="22"/>
        </w:rPr>
        <w:lastRenderedPageBreak/>
        <w:t>91(3), pp.1143–7. Available at: http://www.pubmedcentral.nih.gov/articlerender.fcgi?artid=521470&amp;tool=pmcentrez&amp;rendertype=abstract [Accessed November 12,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DePristo, M.A. et al., 2011. A framework for variation discovery and genotyping using next-generation DNA sequencing data. </w:t>
      </w:r>
      <w:r w:rsidRPr="001412D0">
        <w:rPr>
          <w:rFonts w:ascii="Calibri" w:hAnsi="Calibri"/>
          <w:i/>
          <w:iCs/>
          <w:noProof/>
          <w:sz w:val="22"/>
        </w:rPr>
        <w:t>Nature genetics</w:t>
      </w:r>
      <w:r w:rsidRPr="001412D0">
        <w:rPr>
          <w:rFonts w:ascii="Calibri" w:hAnsi="Calibri"/>
          <w:noProof/>
          <w:sz w:val="22"/>
        </w:rPr>
        <w:t>, 43(5), pp.491–8. Available at: http://www.pubmedcentral.nih.gov/articlerender.fcgi?artid=3083463&amp;tool=pmcentrez&amp;rendertype=abstract [Accessed July 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DePristo, M.A., Zilversmit, M.M. &amp; Hartl, D.L., 2006. On the abundance, amino acid composition, and evolutionary dynamics of low-complexity regions in proteins. </w:t>
      </w:r>
      <w:r w:rsidRPr="001412D0">
        <w:rPr>
          <w:rFonts w:ascii="Calibri" w:hAnsi="Calibri"/>
          <w:i/>
          <w:iCs/>
          <w:noProof/>
          <w:sz w:val="22"/>
        </w:rPr>
        <w:t>Gene</w:t>
      </w:r>
      <w:r w:rsidRPr="001412D0">
        <w:rPr>
          <w:rFonts w:ascii="Calibri" w:hAnsi="Calibri"/>
          <w:noProof/>
          <w:sz w:val="22"/>
        </w:rPr>
        <w:t>, 378, pp.19–30. Available at: http://www.ncbi.nlm.nih.gov/pubmed/16806741 [Accessed November 3,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Fang, H. et al., 2014. Reducing INDEL calling errors in whole genome and exome sequencing data. </w:t>
      </w:r>
      <w:r w:rsidRPr="001412D0">
        <w:rPr>
          <w:rFonts w:ascii="Calibri" w:hAnsi="Calibri"/>
          <w:i/>
          <w:iCs/>
          <w:noProof/>
          <w:sz w:val="22"/>
        </w:rPr>
        <w:t>Genome medicine</w:t>
      </w:r>
      <w:r w:rsidRPr="001412D0">
        <w:rPr>
          <w:rFonts w:ascii="Calibri" w:hAnsi="Calibri"/>
          <w:noProof/>
          <w:sz w:val="22"/>
        </w:rPr>
        <w:t>, 6(10), p.89. Available at: http://www.pubmedcentral.nih.gov/articlerender.fcgi?artid=4240813&amp;tool=pmcentrez&amp;rendertype=abstract [Accessed January 15, 2015].</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Ferreira, M.U. et al., 2003. Sequence diversity and evolution of the malaria vaccine candidate merozoite surface protein-1 (MSP-1) of Plasmodium falciparum. </w:t>
      </w:r>
      <w:r w:rsidRPr="001412D0">
        <w:rPr>
          <w:rFonts w:ascii="Calibri" w:hAnsi="Calibri"/>
          <w:i/>
          <w:iCs/>
          <w:noProof/>
          <w:sz w:val="22"/>
        </w:rPr>
        <w:t>Gene</w:t>
      </w:r>
      <w:r w:rsidRPr="001412D0">
        <w:rPr>
          <w:rFonts w:ascii="Calibri" w:hAnsi="Calibri"/>
          <w:noProof/>
          <w:sz w:val="22"/>
        </w:rPr>
        <w:t>, 304, pp.65–75. Available at: http://www.ncbi.nlm.nih.gov/pubmed/12568716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Flueck, C. et al., 2009. Plasmodium falciparum heterochromatin protein 1 marks genomic loci linked to phenotypic variation of exported virulence factors. </w:t>
      </w:r>
      <w:r w:rsidRPr="001412D0">
        <w:rPr>
          <w:rFonts w:ascii="Calibri" w:hAnsi="Calibri"/>
          <w:i/>
          <w:iCs/>
          <w:noProof/>
          <w:sz w:val="22"/>
        </w:rPr>
        <w:t>PLoS pathogens</w:t>
      </w:r>
      <w:r w:rsidRPr="001412D0">
        <w:rPr>
          <w:rFonts w:ascii="Calibri" w:hAnsi="Calibri"/>
          <w:noProof/>
          <w:sz w:val="22"/>
        </w:rPr>
        <w:t>, 5(9), p.e1000569. Available at: http://www.pubmedcentral.nih.gov/articlerender.fcgi?artid=2731224&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Freitas-Junior, L.H. et al., 2000. Frequent ectopic recombination of virulence factor genes in telomeric chromosome clusters of P. falciparum. </w:t>
      </w:r>
      <w:r w:rsidRPr="001412D0">
        <w:rPr>
          <w:rFonts w:ascii="Calibri" w:hAnsi="Calibri"/>
          <w:i/>
          <w:iCs/>
          <w:noProof/>
          <w:sz w:val="22"/>
        </w:rPr>
        <w:t>Nature</w:t>
      </w:r>
      <w:r w:rsidRPr="001412D0">
        <w:rPr>
          <w:rFonts w:ascii="Calibri" w:hAnsi="Calibri"/>
          <w:noProof/>
          <w:sz w:val="22"/>
        </w:rPr>
        <w:t>, 407(6807), pp.1018–22. Available at: http://www.ncbi.nlm.nih.gov/pubmed/11069183 [Accessed December 1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Gardner, M.J. et al., 2002. Genome sequence of the human malaria parasite Plasmodium falciparum. </w:t>
      </w:r>
      <w:r w:rsidRPr="001412D0">
        <w:rPr>
          <w:rFonts w:ascii="Calibri" w:hAnsi="Calibri"/>
          <w:i/>
          <w:iCs/>
          <w:noProof/>
          <w:sz w:val="22"/>
        </w:rPr>
        <w:t>Nature</w:t>
      </w:r>
      <w:r w:rsidRPr="001412D0">
        <w:rPr>
          <w:rFonts w:ascii="Calibri" w:hAnsi="Calibri"/>
          <w:noProof/>
          <w:sz w:val="22"/>
        </w:rPr>
        <w:t>, 419(6906), pp.498–511. Available at: http://www.pubmedcentral.nih.gov/articlerender.fcgi?artid=3836256&amp;tool=pmcentrez&amp;rendertype=abstract [Accessed October 22,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Gonzales, J.M. et al., 2008. Regulatory hotspots in the malaria parasite genome dictate transcriptional variation. </w:t>
      </w:r>
      <w:r w:rsidRPr="001412D0">
        <w:rPr>
          <w:rFonts w:ascii="Calibri" w:hAnsi="Calibri"/>
          <w:i/>
          <w:iCs/>
          <w:noProof/>
          <w:sz w:val="22"/>
        </w:rPr>
        <w:t>PLoS biology</w:t>
      </w:r>
      <w:r w:rsidRPr="001412D0">
        <w:rPr>
          <w:rFonts w:ascii="Calibri" w:hAnsi="Calibri"/>
          <w:noProof/>
          <w:sz w:val="22"/>
        </w:rPr>
        <w:t>, 6(9), p.e238. Available at: http://www.pubmedcentral.nih.gov/articlerender.fcgi?artid=2553844&amp;tool=pmcentrez&amp;rendertype=abstract [Accessed November 17,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Haerty, W. &amp; Golding, G.B., 2011. Increased polymorphism near low-complexity sequences across the genomes of Plasmodium falciparum isolates. </w:t>
      </w:r>
      <w:r w:rsidRPr="001412D0">
        <w:rPr>
          <w:rFonts w:ascii="Calibri" w:hAnsi="Calibri"/>
          <w:i/>
          <w:iCs/>
          <w:noProof/>
          <w:sz w:val="22"/>
        </w:rPr>
        <w:t>Genome biology and evolution</w:t>
      </w:r>
      <w:r w:rsidRPr="001412D0">
        <w:rPr>
          <w:rFonts w:ascii="Calibri" w:hAnsi="Calibri"/>
          <w:noProof/>
          <w:sz w:val="22"/>
        </w:rPr>
        <w:t>, 3, pp.539–50. Available at: http://www.pubmedcentral.nih.gov/articlerender.fcgi?artid=3140889&amp;tool=pmcentrez&amp;rendertype=abstract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Hastings, P.J., 1992. Mechanism and control of recombination in fungi. </w:t>
      </w:r>
      <w:r w:rsidRPr="001412D0">
        <w:rPr>
          <w:rFonts w:ascii="Calibri" w:hAnsi="Calibri"/>
          <w:i/>
          <w:iCs/>
          <w:noProof/>
          <w:sz w:val="22"/>
        </w:rPr>
        <w:t>Mutation research</w:t>
      </w:r>
      <w:r w:rsidRPr="001412D0">
        <w:rPr>
          <w:rFonts w:ascii="Calibri" w:hAnsi="Calibri"/>
          <w:noProof/>
          <w:sz w:val="22"/>
        </w:rPr>
        <w:t>, 284(1), pp.97–110. Available at: http://www.ncbi.nlm.nih.gov/pubmed/1279396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lastRenderedPageBreak/>
        <w:t xml:space="preserve">Hayton, K. et al., 2008. Erythrocyte binding protein PfRH5 polymorphisms determine species-specific pathways of Plasmodium falciparum invasion. </w:t>
      </w:r>
      <w:r w:rsidRPr="001412D0">
        <w:rPr>
          <w:rFonts w:ascii="Calibri" w:hAnsi="Calibri"/>
          <w:i/>
          <w:iCs/>
          <w:noProof/>
          <w:sz w:val="22"/>
        </w:rPr>
        <w:t>Cell host &amp; microbe</w:t>
      </w:r>
      <w:r w:rsidRPr="001412D0">
        <w:rPr>
          <w:rFonts w:ascii="Calibri" w:hAnsi="Calibri"/>
          <w:noProof/>
          <w:sz w:val="22"/>
        </w:rPr>
        <w:t>, 4(1), pp.40–51. Available at: http://www.pubmedcentral.nih.gov/articlerender.fcgi?artid=2677973&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Heinberg, A. et al., 2013. Direct evidence for the adaptive role of copy number variation on antifolate susceptibility in Plasmodium falciparum. </w:t>
      </w:r>
      <w:r w:rsidRPr="001412D0">
        <w:rPr>
          <w:rFonts w:ascii="Calibri" w:hAnsi="Calibri"/>
          <w:i/>
          <w:iCs/>
          <w:noProof/>
          <w:sz w:val="22"/>
        </w:rPr>
        <w:t>Molecular microbiology</w:t>
      </w:r>
      <w:r w:rsidRPr="001412D0">
        <w:rPr>
          <w:rFonts w:ascii="Calibri" w:hAnsi="Calibri"/>
          <w:noProof/>
          <w:sz w:val="22"/>
        </w:rPr>
        <w:t>, 88(4), pp.702–12. Available at: http://www.pubmedcentral.nih.gov/articlerender.fcgi?artid=3654098&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Hilliker, A.J. et al., 1994. Meiotic gene conversion tract length distribution within the rosy locus of Drosophila melanogaster. </w:t>
      </w:r>
      <w:r w:rsidRPr="001412D0">
        <w:rPr>
          <w:rFonts w:ascii="Calibri" w:hAnsi="Calibri"/>
          <w:i/>
          <w:iCs/>
          <w:noProof/>
          <w:sz w:val="22"/>
        </w:rPr>
        <w:t>Genetics</w:t>
      </w:r>
      <w:r w:rsidRPr="001412D0">
        <w:rPr>
          <w:rFonts w:ascii="Calibri" w:hAnsi="Calibri"/>
          <w:noProof/>
          <w:sz w:val="22"/>
        </w:rPr>
        <w:t>, 137(4), pp.1019–26. Available at: http://www.pubmedcentral.nih.gov/articlerender.fcgi?artid=1206049&amp;tool=pmcentrez&amp;rendertype=abstract [Accessed December 16,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Iqbal, Z. et al., 2012. De novo assembly and genotyping of variants using colored de Bruijn graphs. </w:t>
      </w:r>
      <w:r w:rsidRPr="001412D0">
        <w:rPr>
          <w:rFonts w:ascii="Calibri" w:hAnsi="Calibri"/>
          <w:i/>
          <w:iCs/>
          <w:noProof/>
          <w:sz w:val="22"/>
        </w:rPr>
        <w:t>Nature genetics</w:t>
      </w:r>
      <w:r w:rsidRPr="001412D0">
        <w:rPr>
          <w:rFonts w:ascii="Calibri" w:hAnsi="Calibri"/>
          <w:noProof/>
          <w:sz w:val="22"/>
        </w:rPr>
        <w:t>, 44(2), pp.226–32. Available at: http://dx.doi.org/10.1038/ng.1028 [Accessed July 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Jeffares, D.C. et al., 2007. Genome variation and evolution of the malaria parasite Plasmodium falciparum. </w:t>
      </w:r>
      <w:r w:rsidRPr="001412D0">
        <w:rPr>
          <w:rFonts w:ascii="Calibri" w:hAnsi="Calibri"/>
          <w:i/>
          <w:iCs/>
          <w:noProof/>
          <w:sz w:val="22"/>
        </w:rPr>
        <w:t>Nature genetics</w:t>
      </w:r>
      <w:r w:rsidRPr="001412D0">
        <w:rPr>
          <w:rFonts w:ascii="Calibri" w:hAnsi="Calibri"/>
          <w:noProof/>
          <w:sz w:val="22"/>
        </w:rPr>
        <w:t>, 39(1), pp.120–5. Available at: http://www.pubmedcentral.nih.gov/articlerender.fcgi?artid=2663918&amp;tool=pmcentrez&amp;rendertype=abstract [Accessed November 13,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Jeffreys, A.J. &amp; May, C.A., 2004. Intense and highly localized gene conversion activity in human meiotic crossover hot spots. </w:t>
      </w:r>
      <w:r w:rsidRPr="001412D0">
        <w:rPr>
          <w:rFonts w:ascii="Calibri" w:hAnsi="Calibri"/>
          <w:i/>
          <w:iCs/>
          <w:noProof/>
          <w:sz w:val="22"/>
        </w:rPr>
        <w:t>Nature genetics</w:t>
      </w:r>
      <w:r w:rsidRPr="001412D0">
        <w:rPr>
          <w:rFonts w:ascii="Calibri" w:hAnsi="Calibri"/>
          <w:noProof/>
          <w:sz w:val="22"/>
        </w:rPr>
        <w:t>, 36(2), pp.151–6. Available at: http://www.ncbi.nlm.nih.gov/pubmed/14704667 [Accessed December 17,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Jiang, H. et al., 2011. High recombination rates and hotspots in a Plasmodium falciparum genetic cross. </w:t>
      </w:r>
      <w:r w:rsidRPr="001412D0">
        <w:rPr>
          <w:rFonts w:ascii="Calibri" w:hAnsi="Calibri"/>
          <w:i/>
          <w:iCs/>
          <w:noProof/>
          <w:sz w:val="22"/>
        </w:rPr>
        <w:t>Genome biology</w:t>
      </w:r>
      <w:r w:rsidRPr="001412D0">
        <w:rPr>
          <w:rFonts w:ascii="Calibri" w:hAnsi="Calibri"/>
          <w:noProof/>
          <w:sz w:val="22"/>
        </w:rPr>
        <w:t>, 12(4), p.R33. Available at: http://genomebiology.com/2011/12/4/R33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Kerr, P.J., Ranford-Cartwright, L.C. &amp; Walliker, D., 1994. Proof of intragenic recombination in Plasmodium falciparum. </w:t>
      </w:r>
      <w:r w:rsidRPr="001412D0">
        <w:rPr>
          <w:rFonts w:ascii="Calibri" w:hAnsi="Calibri"/>
          <w:i/>
          <w:iCs/>
          <w:noProof/>
          <w:sz w:val="22"/>
        </w:rPr>
        <w:t>Molecular and biochemical parasitology</w:t>
      </w:r>
      <w:r w:rsidRPr="001412D0">
        <w:rPr>
          <w:rFonts w:ascii="Calibri" w:hAnsi="Calibri"/>
          <w:noProof/>
          <w:sz w:val="22"/>
        </w:rPr>
        <w:t>, 66(2), pp.241–8. Available at: http://www.ncbi.nlm.nih.gov/pubmed/7808474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Kidgell, C. et al., 2006. A systematic map of genetic variation in Plasmodium falciparum. </w:t>
      </w:r>
      <w:r w:rsidRPr="001412D0">
        <w:rPr>
          <w:rFonts w:ascii="Calibri" w:hAnsi="Calibri"/>
          <w:i/>
          <w:iCs/>
          <w:noProof/>
          <w:sz w:val="22"/>
        </w:rPr>
        <w:t>PLoS pathogens</w:t>
      </w:r>
      <w:r w:rsidRPr="001412D0">
        <w:rPr>
          <w:rFonts w:ascii="Calibri" w:hAnsi="Calibri"/>
          <w:noProof/>
          <w:sz w:val="22"/>
        </w:rPr>
        <w:t>, 2(6), p.e57. Available at: http://www.pubmedcentral.nih.gov/articlerender.fcgi?artid=1480597&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Kondrashov, F.A., 2012. Gene duplication as a mechanism of genomic adaptation to a changing environment. </w:t>
      </w:r>
      <w:r w:rsidRPr="001412D0">
        <w:rPr>
          <w:rFonts w:ascii="Calibri" w:hAnsi="Calibri"/>
          <w:i/>
          <w:iCs/>
          <w:noProof/>
          <w:sz w:val="22"/>
        </w:rPr>
        <w:t>Proceedings. Biological sciences / The Royal Society</w:t>
      </w:r>
      <w:r w:rsidRPr="001412D0">
        <w:rPr>
          <w:rFonts w:ascii="Calibri" w:hAnsi="Calibri"/>
          <w:noProof/>
          <w:sz w:val="22"/>
        </w:rPr>
        <w:t>, 279(1749), pp.5048–57. Available at: http://www.pubmedcentral.nih.gov/articlerender.fcgi?artid=3497230&amp;tool=pmcentrez&amp;rendertype=abstract [Accessed November 12,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Kozarewa, I. et al., 2009. Amplification-free Illumina sequencing-library preparation facilitates improved mapping and assembly of (G+C)-biased genomes. </w:t>
      </w:r>
      <w:r w:rsidRPr="001412D0">
        <w:rPr>
          <w:rFonts w:ascii="Calibri" w:hAnsi="Calibri"/>
          <w:i/>
          <w:iCs/>
          <w:noProof/>
          <w:sz w:val="22"/>
        </w:rPr>
        <w:t>Nature methods</w:t>
      </w:r>
      <w:r w:rsidRPr="001412D0">
        <w:rPr>
          <w:rFonts w:ascii="Calibri" w:hAnsi="Calibri"/>
          <w:noProof/>
          <w:sz w:val="22"/>
        </w:rPr>
        <w:t>, 6(4), pp.291–5. Available at: http://dx.doi.org/10.1038/nmeth.1311 [Accessed October 3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lastRenderedPageBreak/>
        <w:t xml:space="preserve">Lasonder, E. et al., 2008. Proteomic profiling of Plasmodium sporozoite maturation identifies new proteins essential for parasite development and infectivity. D. E. Goldberg, ed. </w:t>
      </w:r>
      <w:r w:rsidRPr="001412D0">
        <w:rPr>
          <w:rFonts w:ascii="Calibri" w:hAnsi="Calibri"/>
          <w:i/>
          <w:iCs/>
          <w:noProof/>
          <w:sz w:val="22"/>
        </w:rPr>
        <w:t>PLoS pathogens</w:t>
      </w:r>
      <w:r w:rsidRPr="001412D0">
        <w:rPr>
          <w:rFonts w:ascii="Calibri" w:hAnsi="Calibri"/>
          <w:noProof/>
          <w:sz w:val="22"/>
        </w:rPr>
        <w:t>, 4(10), p.e1000195. Available at: http://dx.plos.org/10.1371/journal.ppat.1000195 [Accessed December 16,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Li, H. &amp; Durbin, R., 2009. Fast and accurate short read alignment with Burrows-Wheeler transform. </w:t>
      </w:r>
      <w:r w:rsidRPr="001412D0">
        <w:rPr>
          <w:rFonts w:ascii="Calibri" w:hAnsi="Calibri"/>
          <w:i/>
          <w:iCs/>
          <w:noProof/>
          <w:sz w:val="22"/>
        </w:rPr>
        <w:t>Bioinformatics (Oxford, England)</w:t>
      </w:r>
      <w:r w:rsidRPr="001412D0">
        <w:rPr>
          <w:rFonts w:ascii="Calibri" w:hAnsi="Calibri"/>
          <w:noProof/>
          <w:sz w:val="22"/>
        </w:rPr>
        <w:t>, 25(14), pp.1754–60. Available at: http://www.pubmedcentral.nih.gov/articlerender.fcgi?artid=2705234&amp;tool=pmcentrez&amp;rendertype=abstract [Accessed July 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Li, Y.-C. et al., 2002. Microsatellites: genomic distribution, putative functions and mutational mechanisms: a review. </w:t>
      </w:r>
      <w:r w:rsidRPr="001412D0">
        <w:rPr>
          <w:rFonts w:ascii="Calibri" w:hAnsi="Calibri"/>
          <w:i/>
          <w:iCs/>
          <w:noProof/>
          <w:sz w:val="22"/>
        </w:rPr>
        <w:t>Molecular ecology</w:t>
      </w:r>
      <w:r w:rsidRPr="001412D0">
        <w:rPr>
          <w:rFonts w:ascii="Calibri" w:hAnsi="Calibri"/>
          <w:noProof/>
          <w:sz w:val="22"/>
        </w:rPr>
        <w:t>, 11(12), pp.2453–65. Available at: http://www.ncbi.nlm.nih.gov/pubmed/12453231 [Accessed November 18,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Lovett, S.T., 2004. Encoded errors: mutations and rearrangements mediated by misalignment at repetitive DNA sequences. </w:t>
      </w:r>
      <w:r w:rsidRPr="001412D0">
        <w:rPr>
          <w:rFonts w:ascii="Calibri" w:hAnsi="Calibri"/>
          <w:i/>
          <w:iCs/>
          <w:noProof/>
          <w:sz w:val="22"/>
        </w:rPr>
        <w:t>Molecular microbiology</w:t>
      </w:r>
      <w:r w:rsidRPr="001412D0">
        <w:rPr>
          <w:rFonts w:ascii="Calibri" w:hAnsi="Calibri"/>
          <w:noProof/>
          <w:sz w:val="22"/>
        </w:rPr>
        <w:t>, 52(5), pp.1243–53. Available at: http://www.ncbi.nlm.nih.gov/pubmed/15165229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ancera, E. et al., 2008. High-resolution mapping of meiotic crossovers and non-crossovers in yeast. </w:t>
      </w:r>
      <w:r w:rsidRPr="001412D0">
        <w:rPr>
          <w:rFonts w:ascii="Calibri" w:hAnsi="Calibri"/>
          <w:i/>
          <w:iCs/>
          <w:noProof/>
          <w:sz w:val="22"/>
        </w:rPr>
        <w:t>Nature</w:t>
      </w:r>
      <w:r w:rsidRPr="001412D0">
        <w:rPr>
          <w:rFonts w:ascii="Calibri" w:hAnsi="Calibri"/>
          <w:noProof/>
          <w:sz w:val="22"/>
        </w:rPr>
        <w:t>, 454(7203), pp.479–85. Available at: http://www.pubmedcentral.nih.gov/articlerender.fcgi?artid=2780006&amp;tool=pmcentrez&amp;rendertype=abstract [Accessed November 18,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anske, H.M. &amp; Kwiatkowski, D.P., 2009. LookSeq: a browser-based viewer for deep sequencing data. </w:t>
      </w:r>
      <w:r w:rsidRPr="001412D0">
        <w:rPr>
          <w:rFonts w:ascii="Calibri" w:hAnsi="Calibri"/>
          <w:i/>
          <w:iCs/>
          <w:noProof/>
          <w:sz w:val="22"/>
        </w:rPr>
        <w:t>Genome research</w:t>
      </w:r>
      <w:r w:rsidRPr="001412D0">
        <w:rPr>
          <w:rFonts w:ascii="Calibri" w:hAnsi="Calibri"/>
          <w:noProof/>
          <w:sz w:val="22"/>
        </w:rPr>
        <w:t>, 19(11), pp.2125–32. Available at: http://www.pubmedcentral.nih.gov/articlerender.fcgi?artid=2775587&amp;tool=pmcentrez&amp;rendertype=abstract [Accessed December 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anske, M. et al., 2012. Analysis of Plasmodium falciparum diversity in natural infections by deep sequencing. </w:t>
      </w:r>
      <w:r w:rsidRPr="001412D0">
        <w:rPr>
          <w:rFonts w:ascii="Calibri" w:hAnsi="Calibri"/>
          <w:i/>
          <w:iCs/>
          <w:noProof/>
          <w:sz w:val="22"/>
        </w:rPr>
        <w:t>Nature</w:t>
      </w:r>
      <w:r w:rsidRPr="001412D0">
        <w:rPr>
          <w:rFonts w:ascii="Calibri" w:hAnsi="Calibri"/>
          <w:noProof/>
          <w:sz w:val="22"/>
        </w:rPr>
        <w:t>, 487(7407), pp.375–9. Available at: http://www.pubmedcentral.nih.gov/articlerender.fcgi?artid=3738909&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artinez-Perez, E. &amp; Colaiácovo, M.P., 2009. Distribution of meiotic recombination events: talking to your neighbors. </w:t>
      </w:r>
      <w:r w:rsidRPr="001412D0">
        <w:rPr>
          <w:rFonts w:ascii="Calibri" w:hAnsi="Calibri"/>
          <w:i/>
          <w:iCs/>
          <w:noProof/>
          <w:sz w:val="22"/>
        </w:rPr>
        <w:t>Current opinion in genetics &amp; development</w:t>
      </w:r>
      <w:r w:rsidRPr="001412D0">
        <w:rPr>
          <w:rFonts w:ascii="Calibri" w:hAnsi="Calibri"/>
          <w:noProof/>
          <w:sz w:val="22"/>
        </w:rPr>
        <w:t>, 19(2), pp.105–12. Available at: http://www.pubmedcentral.nih.gov/articlerender.fcgi?artid=2729281&amp;tool=pmcentrez&amp;rendertype=abstract [Accessed December 16,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cKenna, A. et al., 2010. The Genome Analysis Toolkit: a MapReduce framework for analyzing next-generation DNA sequencing data. </w:t>
      </w:r>
      <w:r w:rsidRPr="001412D0">
        <w:rPr>
          <w:rFonts w:ascii="Calibri" w:hAnsi="Calibri"/>
          <w:i/>
          <w:iCs/>
          <w:noProof/>
          <w:sz w:val="22"/>
        </w:rPr>
        <w:t>Genome research</w:t>
      </w:r>
      <w:r w:rsidRPr="001412D0">
        <w:rPr>
          <w:rFonts w:ascii="Calibri" w:hAnsi="Calibri"/>
          <w:noProof/>
          <w:sz w:val="22"/>
        </w:rPr>
        <w:t>, 20(9), pp.1297–303. Available at: http://www.pubmedcentral.nih.gov/articlerender.fcgi?artid=2928508&amp;tool=pmcentrez&amp;rendertype=abstract [Accessed July 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iotto, O. et al., 2013. Multiple populations of artemisinin-resistant Plasmodium falciparum in Cambodia. </w:t>
      </w:r>
      <w:r w:rsidRPr="001412D0">
        <w:rPr>
          <w:rFonts w:ascii="Calibri" w:hAnsi="Calibri"/>
          <w:i/>
          <w:iCs/>
          <w:noProof/>
          <w:sz w:val="22"/>
        </w:rPr>
        <w:t>Nature genetics</w:t>
      </w:r>
      <w:r w:rsidRPr="001412D0">
        <w:rPr>
          <w:rFonts w:ascii="Calibri" w:hAnsi="Calibri"/>
          <w:noProof/>
          <w:sz w:val="22"/>
        </w:rPr>
        <w:t>, 45(6), pp.648–55. Available at: http://www.pubmedcentral.nih.gov/articlerender.fcgi?artid=3807790&amp;tool=pmcentrez&amp;rendertype=abstract [Accessed September 30,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ira-Martínez, S. et al., 2013. Epigenetic switches in clag3 genes mediate blasticidin S resistance in malaria parasites. </w:t>
      </w:r>
      <w:r w:rsidRPr="001412D0">
        <w:rPr>
          <w:rFonts w:ascii="Calibri" w:hAnsi="Calibri"/>
          <w:i/>
          <w:iCs/>
          <w:noProof/>
          <w:sz w:val="22"/>
        </w:rPr>
        <w:t>Cellular microbiology</w:t>
      </w:r>
      <w:r w:rsidRPr="001412D0">
        <w:rPr>
          <w:rFonts w:ascii="Calibri" w:hAnsi="Calibri"/>
          <w:noProof/>
          <w:sz w:val="22"/>
        </w:rPr>
        <w:t>, 15(11), pp.1913–23. Available at: http://www.ncbi.nlm.nih.gov/pubmed/23819786 [Accessed December 10,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lastRenderedPageBreak/>
        <w:t xml:space="preserve">Mok, S. et al., 2014. Structural polymorphism in the promoter of pfmrp2 confers Plasmodium falciparum tolerance to quinoline drugs. </w:t>
      </w:r>
      <w:r w:rsidRPr="001412D0">
        <w:rPr>
          <w:rFonts w:ascii="Calibri" w:hAnsi="Calibri"/>
          <w:i/>
          <w:iCs/>
          <w:noProof/>
          <w:sz w:val="22"/>
        </w:rPr>
        <w:t>Molecular microbiology</w:t>
      </w:r>
      <w:r w:rsidRPr="001412D0">
        <w:rPr>
          <w:rFonts w:ascii="Calibri" w:hAnsi="Calibri"/>
          <w:noProof/>
          <w:sz w:val="22"/>
        </w:rPr>
        <w:t>, 91(5), pp.918–34. Available at: http://www.ncbi.nlm.nih.gov/pubmed/24372851 [Accessed November 13,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ontgomery, S.B. et al., 2013. The origin, evolution, and functional impact of short insertion-deletion variants identified in 179 human genomes. </w:t>
      </w:r>
      <w:r w:rsidRPr="001412D0">
        <w:rPr>
          <w:rFonts w:ascii="Calibri" w:hAnsi="Calibri"/>
          <w:i/>
          <w:iCs/>
          <w:noProof/>
          <w:sz w:val="22"/>
        </w:rPr>
        <w:t>Genome research</w:t>
      </w:r>
      <w:r w:rsidRPr="001412D0">
        <w:rPr>
          <w:rFonts w:ascii="Calibri" w:hAnsi="Calibri"/>
          <w:noProof/>
          <w:sz w:val="22"/>
        </w:rPr>
        <w:t>, 23(5), pp.749–61. Available at: http://www.pubmedcentral.nih.gov/articlerender.fcgi?artid=3638132&amp;tool=pmcentrez&amp;rendertype=abstract [Accessed August 2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uralidharan, V. &amp; Goldberg, D.E., 2013. Asparagine repeats in Plasmodium falciparum proteins: good for nothing? L. J. Knoll, ed. </w:t>
      </w:r>
      <w:r w:rsidRPr="001412D0">
        <w:rPr>
          <w:rFonts w:ascii="Calibri" w:hAnsi="Calibri"/>
          <w:i/>
          <w:iCs/>
          <w:noProof/>
          <w:sz w:val="22"/>
        </w:rPr>
        <w:t>PLoS pathogens</w:t>
      </w:r>
      <w:r w:rsidRPr="001412D0">
        <w:rPr>
          <w:rFonts w:ascii="Calibri" w:hAnsi="Calibri"/>
          <w:noProof/>
          <w:sz w:val="22"/>
        </w:rPr>
        <w:t>, 9(8), p.e1003488. Available at: http://dx.plos.org/10.1371/journal.ppat.1003488 [Accessed December 8,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uzzey, D. et al., 2013. Assembly of a phased diploid Candida albicans genome facilitates allele-specific measurements and provides a simple model for repeat and indel structure. </w:t>
      </w:r>
      <w:r w:rsidRPr="001412D0">
        <w:rPr>
          <w:rFonts w:ascii="Calibri" w:hAnsi="Calibri"/>
          <w:i/>
          <w:iCs/>
          <w:noProof/>
          <w:sz w:val="22"/>
        </w:rPr>
        <w:t>Genome biology</w:t>
      </w:r>
      <w:r w:rsidRPr="001412D0">
        <w:rPr>
          <w:rFonts w:ascii="Calibri" w:hAnsi="Calibri"/>
          <w:noProof/>
          <w:sz w:val="22"/>
        </w:rPr>
        <w:t>, 14(9), p.R97. Available at: http://genomebiology.com/2013/14/9/R97 [Accessed April 22, 2015].</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yers, S. et al., 2005. A fine-scale map of recombination rates and hotspots across the human genome. </w:t>
      </w:r>
      <w:r w:rsidRPr="001412D0">
        <w:rPr>
          <w:rFonts w:ascii="Calibri" w:hAnsi="Calibri"/>
          <w:i/>
          <w:iCs/>
          <w:noProof/>
          <w:sz w:val="22"/>
        </w:rPr>
        <w:t>Science (New York, N.Y.)</w:t>
      </w:r>
      <w:r w:rsidRPr="001412D0">
        <w:rPr>
          <w:rFonts w:ascii="Calibri" w:hAnsi="Calibri"/>
          <w:noProof/>
          <w:sz w:val="22"/>
        </w:rPr>
        <w:t>, 310(5746), pp.321–4. Available at: http://www.sciencemag.org/content/310/5746/321 [Accessed July 23,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Nair, S. et al., 2008. Adaptive copy number evolution in malaria parasites. </w:t>
      </w:r>
      <w:r w:rsidRPr="001412D0">
        <w:rPr>
          <w:rFonts w:ascii="Calibri" w:hAnsi="Calibri"/>
          <w:i/>
          <w:iCs/>
          <w:noProof/>
          <w:sz w:val="22"/>
        </w:rPr>
        <w:t>PLoS genetics</w:t>
      </w:r>
      <w:r w:rsidRPr="001412D0">
        <w:rPr>
          <w:rFonts w:ascii="Calibri" w:hAnsi="Calibri"/>
          <w:noProof/>
          <w:sz w:val="22"/>
        </w:rPr>
        <w:t>, 4(10), p.e1000243. Available at: http://www.pubmedcentral.nih.gov/articlerender.fcgi?artid=2570623&amp;tool=pmcentrez&amp;rendertype=abstract [Accessed November 17,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Nair, S. et al., 2007. Recurrent gene amplification and soft selective sweeps during evolution of multidrug resistance in malaria parasites. </w:t>
      </w:r>
      <w:r w:rsidRPr="001412D0">
        <w:rPr>
          <w:rFonts w:ascii="Calibri" w:hAnsi="Calibri"/>
          <w:i/>
          <w:iCs/>
          <w:noProof/>
          <w:sz w:val="22"/>
        </w:rPr>
        <w:t>Molecular biology and evolution</w:t>
      </w:r>
      <w:r w:rsidRPr="001412D0">
        <w:rPr>
          <w:rFonts w:ascii="Calibri" w:hAnsi="Calibri"/>
          <w:noProof/>
          <w:sz w:val="22"/>
        </w:rPr>
        <w:t>, 24(2), pp.562–73. Available at: http://www.ncbi.nlm.nih.gov/pubmed/17124182 [Accessed November 12,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Ranford-Cartwright, L.C. &amp; Mwangi, J.M., 2012. Analysis of malaria parasite phenotypes using experimental genetic crosses of Plasmodium falciparum. </w:t>
      </w:r>
      <w:r w:rsidRPr="001412D0">
        <w:rPr>
          <w:rFonts w:ascii="Calibri" w:hAnsi="Calibri"/>
          <w:i/>
          <w:iCs/>
          <w:noProof/>
          <w:sz w:val="22"/>
        </w:rPr>
        <w:t>International journal for parasitology</w:t>
      </w:r>
      <w:r w:rsidRPr="001412D0">
        <w:rPr>
          <w:rFonts w:ascii="Calibri" w:hAnsi="Calibri"/>
          <w:noProof/>
          <w:sz w:val="22"/>
        </w:rPr>
        <w:t>, 42(6), pp.529–34. Available at: http://www.pubmedcentral.nih.gov/articlerender.fcgi?artid=4039998&amp;tool=pmcentrez&amp;rendertype=abstract [Accessed November 1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Robasky, K., Lewis, N.E. &amp; Church, G.M., 2014. The role of replicates for error mitigation in next-generation sequencing. </w:t>
      </w:r>
      <w:r w:rsidRPr="001412D0">
        <w:rPr>
          <w:rFonts w:ascii="Calibri" w:hAnsi="Calibri"/>
          <w:i/>
          <w:iCs/>
          <w:noProof/>
          <w:sz w:val="22"/>
        </w:rPr>
        <w:t>Nature reviews. Genetics</w:t>
      </w:r>
      <w:r w:rsidRPr="001412D0">
        <w:rPr>
          <w:rFonts w:ascii="Calibri" w:hAnsi="Calibri"/>
          <w:noProof/>
          <w:sz w:val="22"/>
        </w:rPr>
        <w:t>, 15(1), pp.56–62. Available at: http://dx.doi.org/10.1038/nrg3655 [Accessed July 1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Rosenthal, P.J., 2013. The interplay between drug resistance and fitness in malaria parasites. </w:t>
      </w:r>
      <w:r w:rsidRPr="001412D0">
        <w:rPr>
          <w:rFonts w:ascii="Calibri" w:hAnsi="Calibri"/>
          <w:i/>
          <w:iCs/>
          <w:noProof/>
          <w:sz w:val="22"/>
        </w:rPr>
        <w:t>Molecular microbiology</w:t>
      </w:r>
      <w:r w:rsidRPr="001412D0">
        <w:rPr>
          <w:rFonts w:ascii="Calibri" w:hAnsi="Calibri"/>
          <w:noProof/>
          <w:sz w:val="22"/>
        </w:rPr>
        <w:t>, 89(6), pp.1025–38. Available at: http://www.pubmedcentral.nih.gov/articlerender.fcgi?artid=3792794&amp;tool=pmcentrez&amp;rendertype=abstract [Accessed April 22, 2015].</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Roy, S.W., Ferreira, M.U. &amp; Hartl, D.L., 2008. Evolution of allelic dimorphism in malarial surface antigens. </w:t>
      </w:r>
      <w:r w:rsidRPr="001412D0">
        <w:rPr>
          <w:rFonts w:ascii="Calibri" w:hAnsi="Calibri"/>
          <w:i/>
          <w:iCs/>
          <w:noProof/>
          <w:sz w:val="22"/>
        </w:rPr>
        <w:t>Heredity</w:t>
      </w:r>
      <w:r w:rsidRPr="001412D0">
        <w:rPr>
          <w:rFonts w:ascii="Calibri" w:hAnsi="Calibri"/>
          <w:noProof/>
          <w:sz w:val="22"/>
        </w:rPr>
        <w:t>, 100(2), pp.103–10. Available at: http://www.ncbi.nlm.nih.gov/pubmed/17021615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lastRenderedPageBreak/>
        <w:t xml:space="preserve">Samarakoon, U., Regier, A., et al., 2011. High-throughput 454 resequencing for allele discovery and recombination mapping in Plasmodium falciparum. </w:t>
      </w:r>
      <w:r w:rsidRPr="001412D0">
        <w:rPr>
          <w:rFonts w:ascii="Calibri" w:hAnsi="Calibri"/>
          <w:i/>
          <w:iCs/>
          <w:noProof/>
          <w:sz w:val="22"/>
        </w:rPr>
        <w:t>BMC genomics</w:t>
      </w:r>
      <w:r w:rsidRPr="001412D0">
        <w:rPr>
          <w:rFonts w:ascii="Calibri" w:hAnsi="Calibri"/>
          <w:noProof/>
          <w:sz w:val="22"/>
        </w:rPr>
        <w:t>, 12, p.116. Available at: http://www.pubmedcentral.nih.gov/articlerender.fcgi?artid=3055840&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Samarakoon, U., Gonzales, J.M., et al., 2011. The landscape of inherited and de novo copy number variants in a Plasmodium falciparum genetic cross. </w:t>
      </w:r>
      <w:r w:rsidRPr="001412D0">
        <w:rPr>
          <w:rFonts w:ascii="Calibri" w:hAnsi="Calibri"/>
          <w:i/>
          <w:iCs/>
          <w:noProof/>
          <w:sz w:val="22"/>
        </w:rPr>
        <w:t>BMC genomics</w:t>
      </w:r>
      <w:r w:rsidRPr="001412D0">
        <w:rPr>
          <w:rFonts w:ascii="Calibri" w:hAnsi="Calibri"/>
          <w:noProof/>
          <w:sz w:val="22"/>
        </w:rPr>
        <w:t>, 12, p.457. Available at: http://www.pubmedcentral.nih.gov/articlerender.fcgi?artid=3191341&amp;tool=pmcentrez&amp;rendertype=abstract [Accessed October 18,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Saunders, I.W., Brohede, J. &amp; Hannan, G.N., 2007. Estimating genotyping error rates from Mendelian errors in SNP array genotypes and their impact on inference. </w:t>
      </w:r>
      <w:r w:rsidRPr="001412D0">
        <w:rPr>
          <w:rFonts w:ascii="Calibri" w:hAnsi="Calibri"/>
          <w:i/>
          <w:iCs/>
          <w:noProof/>
          <w:sz w:val="22"/>
        </w:rPr>
        <w:t>Genomics</w:t>
      </w:r>
      <w:r w:rsidRPr="001412D0">
        <w:rPr>
          <w:rFonts w:ascii="Calibri" w:hAnsi="Calibri"/>
          <w:noProof/>
          <w:sz w:val="22"/>
        </w:rPr>
        <w:t>, 90(3), pp.291–6. Available at: http://www.sciencedirect.com/science/article/pii/S088875430700136X [Accessed December 1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Sepúlveda, N. et al., 2013. A Poisson hierarchical modelling approach to detecting copy number variation in sequence coverage data. </w:t>
      </w:r>
      <w:r w:rsidRPr="001412D0">
        <w:rPr>
          <w:rFonts w:ascii="Calibri" w:hAnsi="Calibri"/>
          <w:i/>
          <w:iCs/>
          <w:noProof/>
          <w:sz w:val="22"/>
        </w:rPr>
        <w:t>BMC genomics</w:t>
      </w:r>
      <w:r w:rsidRPr="001412D0">
        <w:rPr>
          <w:rFonts w:ascii="Calibri" w:hAnsi="Calibri"/>
          <w:noProof/>
          <w:sz w:val="22"/>
        </w:rPr>
        <w:t>, 14, p.128. Available at: http://www.pubmedcentral.nih.gov/articlerender.fcgi?artid=3679970&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Su, X. et al., 1999. A genetic map and recombination parameters of the human malaria parasite Plasmodium falciparum. </w:t>
      </w:r>
      <w:r w:rsidRPr="001412D0">
        <w:rPr>
          <w:rFonts w:ascii="Calibri" w:hAnsi="Calibri"/>
          <w:i/>
          <w:iCs/>
          <w:noProof/>
          <w:sz w:val="22"/>
        </w:rPr>
        <w:t>Science (New York, N.Y.)</w:t>
      </w:r>
      <w:r w:rsidRPr="001412D0">
        <w:rPr>
          <w:rFonts w:ascii="Calibri" w:hAnsi="Calibri"/>
          <w:noProof/>
          <w:sz w:val="22"/>
        </w:rPr>
        <w:t>, 286(5443), pp.1351–3. Available at: http://www.ncbi.nlm.nih.gov/pubmed/10558988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Tan, J.C. et al., 2010. Variable numbers of tandem repeats in Plasmodium falciparum genes. </w:t>
      </w:r>
      <w:r w:rsidRPr="001412D0">
        <w:rPr>
          <w:rFonts w:ascii="Calibri" w:hAnsi="Calibri"/>
          <w:i/>
          <w:iCs/>
          <w:noProof/>
          <w:sz w:val="22"/>
        </w:rPr>
        <w:t>Journal of molecular evolution</w:t>
      </w:r>
      <w:r w:rsidRPr="001412D0">
        <w:rPr>
          <w:rFonts w:ascii="Calibri" w:hAnsi="Calibri"/>
          <w:noProof/>
          <w:sz w:val="22"/>
        </w:rPr>
        <w:t>, 71(4), pp.268–78. Available at: http://www.pubmedcentral.nih.gov/articlerender.fcgi?artid=3205454&amp;tool=pmcentrez&amp;rendertype=abstract [Accessed November 2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Valli, A., López-Moya, J.J. &amp; García, J.A., 2007. Recombination and gene duplication in the evolutionary diversification of P1 proteins in the family Potyviridae. </w:t>
      </w:r>
      <w:r w:rsidRPr="001412D0">
        <w:rPr>
          <w:rFonts w:ascii="Calibri" w:hAnsi="Calibri"/>
          <w:i/>
          <w:iCs/>
          <w:noProof/>
          <w:sz w:val="22"/>
        </w:rPr>
        <w:t>The Journal of general virology</w:t>
      </w:r>
      <w:r w:rsidRPr="001412D0">
        <w:rPr>
          <w:rFonts w:ascii="Calibri" w:hAnsi="Calibri"/>
          <w:noProof/>
          <w:sz w:val="22"/>
        </w:rPr>
        <w:t>, 88(Pt 3), pp.1016–28. Available at: http://www.ncbi.nlm.nih.gov/pubmed/17325376 [Accessed May 12, 2015].</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Völker, M. et al., 2010. Copy number variation, chromosome rearrangement, and their association with recombination during avian evolution. </w:t>
      </w:r>
      <w:r w:rsidRPr="001412D0">
        <w:rPr>
          <w:rFonts w:ascii="Calibri" w:hAnsi="Calibri"/>
          <w:i/>
          <w:iCs/>
          <w:noProof/>
          <w:sz w:val="22"/>
        </w:rPr>
        <w:t>Genome research</w:t>
      </w:r>
      <w:r w:rsidRPr="001412D0">
        <w:rPr>
          <w:rFonts w:ascii="Calibri" w:hAnsi="Calibri"/>
          <w:noProof/>
          <w:sz w:val="22"/>
        </w:rPr>
        <w:t>, 20(4), pp.503–11. Available at: http://genome.cshlp.org/content/20/4/503.full [Accessed December 1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Walker-Jonah, A. et al., 1992. An RFLP map of the Plasmodium falciparum genome, recombination rates and favored linkage groups in a genetic cross. </w:t>
      </w:r>
      <w:r w:rsidRPr="001412D0">
        <w:rPr>
          <w:rFonts w:ascii="Calibri" w:hAnsi="Calibri"/>
          <w:i/>
          <w:iCs/>
          <w:noProof/>
          <w:sz w:val="22"/>
        </w:rPr>
        <w:t>Molecular and biochemical parasitology</w:t>
      </w:r>
      <w:r w:rsidRPr="001412D0">
        <w:rPr>
          <w:rFonts w:ascii="Calibri" w:hAnsi="Calibri"/>
          <w:noProof/>
          <w:sz w:val="22"/>
        </w:rPr>
        <w:t>, 51(2), pp.313–20. Available at: http://www.ncbi.nlm.nih.gov/pubmed/1349423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Walliker, D. et al., 1987. Genetic analysis of the human malaria parasite Plasmodium falciparum. </w:t>
      </w:r>
      <w:r w:rsidRPr="001412D0">
        <w:rPr>
          <w:rFonts w:ascii="Calibri" w:hAnsi="Calibri"/>
          <w:i/>
          <w:iCs/>
          <w:noProof/>
          <w:sz w:val="22"/>
        </w:rPr>
        <w:t>Science (New York, N.Y.)</w:t>
      </w:r>
      <w:r w:rsidRPr="001412D0">
        <w:rPr>
          <w:rFonts w:ascii="Calibri" w:hAnsi="Calibri"/>
          <w:noProof/>
          <w:sz w:val="22"/>
        </w:rPr>
        <w:t>, 236(4809), pp.1661–6. Available at: http://www.ncbi.nlm.nih.gov/pubmed/3299700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Wellems, T.E. et al., 1990. Chloroquine resistance not linked to mdr-like genes in a Plasmodium falciparum cross. </w:t>
      </w:r>
      <w:r w:rsidRPr="001412D0">
        <w:rPr>
          <w:rFonts w:ascii="Calibri" w:hAnsi="Calibri"/>
          <w:i/>
          <w:iCs/>
          <w:noProof/>
          <w:sz w:val="22"/>
        </w:rPr>
        <w:t>Nature</w:t>
      </w:r>
      <w:r w:rsidRPr="001412D0">
        <w:rPr>
          <w:rFonts w:ascii="Calibri" w:hAnsi="Calibri"/>
          <w:noProof/>
          <w:sz w:val="22"/>
        </w:rPr>
        <w:t>, 345(6272), pp.253–5. Available at: http://www.ncbi.nlm.nih.gov/pubmed/1970614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lastRenderedPageBreak/>
        <w:t xml:space="preserve">Wellems, T.E., Walker-Jonah, A. &amp; Panton, L.J., 1991. Genetic mapping of the chloroquine-resistance locus on Plasmodium falciparum chromosome 7. </w:t>
      </w:r>
      <w:r w:rsidRPr="001412D0">
        <w:rPr>
          <w:rFonts w:ascii="Calibri" w:hAnsi="Calibri"/>
          <w:i/>
          <w:iCs/>
          <w:noProof/>
          <w:sz w:val="22"/>
        </w:rPr>
        <w:t>Proceedings of the National Academy of Sciences of the United States of America</w:t>
      </w:r>
      <w:r w:rsidRPr="001412D0">
        <w:rPr>
          <w:rFonts w:ascii="Calibri" w:hAnsi="Calibri"/>
          <w:noProof/>
          <w:sz w:val="22"/>
        </w:rPr>
        <w:t>, 88(8), pp.3382–6. Available at: http://www.pubmedcentral.nih.gov/articlerender.fcgi?artid=51451&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Youds, J.L. &amp; Boulton, S.J., 2011. The choice in meiosis - defining the factors that influence crossover or non-crossover formation. </w:t>
      </w:r>
      <w:r w:rsidRPr="001412D0">
        <w:rPr>
          <w:rFonts w:ascii="Calibri" w:hAnsi="Calibri"/>
          <w:i/>
          <w:iCs/>
          <w:noProof/>
          <w:sz w:val="22"/>
        </w:rPr>
        <w:t>Journal of cell science</w:t>
      </w:r>
      <w:r w:rsidRPr="001412D0">
        <w:rPr>
          <w:rFonts w:ascii="Calibri" w:hAnsi="Calibri"/>
          <w:noProof/>
          <w:sz w:val="22"/>
        </w:rPr>
        <w:t>, 124(Pt 4), pp.501–13. Available at: http://www.ncbi.nlm.nih.gov/pubmed/21282472 [Accessed December 12,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Zilversmit, M.M. et al., 2010. Low-complexity regions in Plasmodium falciparum: missing links in the evolution of an extreme genome. </w:t>
      </w:r>
      <w:r w:rsidRPr="001412D0">
        <w:rPr>
          <w:rFonts w:ascii="Calibri" w:hAnsi="Calibri"/>
          <w:i/>
          <w:iCs/>
          <w:noProof/>
          <w:sz w:val="22"/>
        </w:rPr>
        <w:t>Molecular biology and evolution</w:t>
      </w:r>
      <w:r w:rsidRPr="001412D0">
        <w:rPr>
          <w:rFonts w:ascii="Calibri" w:hAnsi="Calibri"/>
          <w:noProof/>
          <w:sz w:val="22"/>
        </w:rPr>
        <w:t>, 27(9), pp.2198–209. Available at: http://www.pubmedcentral.nih.gov/articlerender.fcgi?artid=2922621&amp;tool=pmcentrez&amp;rendertype=abstract [Accessed October 20, 2014].</w:t>
      </w:r>
    </w:p>
    <w:p w:rsidR="009E1600" w:rsidRPr="009E1600" w:rsidRDefault="005C3FF3" w:rsidP="001412D0">
      <w:pPr>
        <w:pStyle w:val="NormalWeb"/>
        <w:ind w:left="480" w:hanging="480"/>
        <w:divId w:val="1812097558"/>
      </w:pPr>
      <w:r>
        <w:fldChar w:fldCharType="end"/>
      </w:r>
    </w:p>
    <w:sectPr w:rsidR="009E1600" w:rsidRPr="009E1600" w:rsidSect="00355A6C">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5119" w:rsidRDefault="005B5119" w:rsidP="008B66D9">
      <w:pPr>
        <w:spacing w:after="0" w:line="240" w:lineRule="auto"/>
      </w:pPr>
      <w:r>
        <w:separator/>
      </w:r>
    </w:p>
  </w:endnote>
  <w:endnote w:type="continuationSeparator" w:id="0">
    <w:p w:rsidR="005B5119" w:rsidRDefault="005B5119"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5119" w:rsidRDefault="005B5119" w:rsidP="008B66D9">
      <w:pPr>
        <w:spacing w:after="0" w:line="240" w:lineRule="auto"/>
      </w:pPr>
      <w:r>
        <w:separator/>
      </w:r>
    </w:p>
  </w:footnote>
  <w:footnote w:type="continuationSeparator" w:id="0">
    <w:p w:rsidR="005B5119" w:rsidRDefault="005B5119" w:rsidP="008B66D9">
      <w:pPr>
        <w:spacing w:after="0" w:line="240" w:lineRule="auto"/>
      </w:pPr>
      <w:r>
        <w:continuationSeparator/>
      </w:r>
    </w:p>
  </w:footnote>
  <w:footnote w:id="1">
    <w:p w:rsidR="0083016F" w:rsidRDefault="0083016F">
      <w:pPr>
        <w:pStyle w:val="FootnoteText"/>
      </w:pPr>
      <w:r>
        <w:rPr>
          <w:rStyle w:val="FootnoteReference"/>
        </w:rPr>
        <w:footnoteRef/>
      </w:r>
      <w:r>
        <w:t xml:space="preserve"> MRC Centre for Genomics and Global Health, University of Oxford, Oxford, UK</w:t>
      </w:r>
    </w:p>
  </w:footnote>
  <w:footnote w:id="2">
    <w:p w:rsidR="0083016F" w:rsidRDefault="0083016F">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83016F" w:rsidRDefault="0083016F">
      <w:pPr>
        <w:pStyle w:val="FootnoteText"/>
      </w:pPr>
      <w:r>
        <w:rPr>
          <w:rStyle w:val="FootnoteReference"/>
        </w:rPr>
        <w:footnoteRef/>
      </w:r>
      <w:r>
        <w:t xml:space="preserve"> Wellcome Trust Centre for Human Genetics, University of Oxford, Oxford, UK</w:t>
      </w:r>
    </w:p>
  </w:footnote>
  <w:footnote w:id="4">
    <w:p w:rsidR="0083016F" w:rsidRDefault="0083016F">
      <w:pPr>
        <w:pStyle w:val="FootnoteText"/>
      </w:pPr>
      <w:r>
        <w:rPr>
          <w:rStyle w:val="FootnoteReference"/>
        </w:rPr>
        <w:footnoteRef/>
      </w:r>
      <w:r>
        <w:t xml:space="preserve"> Bowdoin College, Brunswick, Maine, USA</w:t>
      </w:r>
    </w:p>
  </w:footnote>
  <w:footnote w:id="5">
    <w:p w:rsidR="0083016F" w:rsidRDefault="0083016F">
      <w:pPr>
        <w:pStyle w:val="FootnoteText"/>
      </w:pPr>
      <w:r>
        <w:rPr>
          <w:rStyle w:val="FootnoteReference"/>
        </w:rPr>
        <w:footnoteRef/>
      </w:r>
      <w:r>
        <w:t xml:space="preserve"> Broad Institute of Harvard and MIT, Cambridge, Massachusetts, USA</w:t>
      </w:r>
    </w:p>
  </w:footnote>
  <w:footnote w:id="6">
    <w:p w:rsidR="0083016F" w:rsidRDefault="0083016F">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83016F" w:rsidRDefault="0083016F">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83016F" w:rsidRDefault="0083016F">
      <w:pPr>
        <w:pStyle w:val="FootnoteText"/>
      </w:pPr>
      <w:r>
        <w:rPr>
          <w:rStyle w:val="FootnoteReference"/>
        </w:rPr>
        <w:footnoteRef/>
      </w:r>
      <w:r>
        <w:t xml:space="preserve"> Eck Institute for Global Health, Department of Biological Sciences, University of Notre Dame, Notre Dame, Indiana, USA</w:t>
      </w:r>
    </w:p>
  </w:footnote>
  <w:footnote w:id="9">
    <w:p w:rsidR="0083016F" w:rsidRDefault="0083016F">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83016F" w:rsidRDefault="0083016F">
      <w:pPr>
        <w:pStyle w:val="FootnoteText"/>
      </w:pPr>
      <w:r>
        <w:rPr>
          <w:rStyle w:val="FootnoteReference"/>
        </w:rPr>
        <w:footnoteRef/>
      </w:r>
      <w:r>
        <w:t xml:space="preserve"> Department of Statistics, University of Oxford, Oxford, UK</w:t>
      </w:r>
    </w:p>
  </w:footnote>
  <w:footnote w:id="11">
    <w:p w:rsidR="0083016F" w:rsidRDefault="0083016F" w:rsidP="0083016F">
      <w:pPr>
        <w:pStyle w:val="FootnoteText"/>
      </w:pPr>
      <w:r>
        <w:rPr>
          <w:rStyle w:val="FootnoteReference"/>
        </w:rPr>
        <w:footnoteRef/>
      </w:r>
      <w:r>
        <w:t xml:space="preserve"> ftp://ngs.sanger.ac.uk/production/pf-crosses/1.0/</w:t>
      </w:r>
    </w:p>
  </w:footnote>
  <w:footnote w:id="12">
    <w:p w:rsidR="0083016F" w:rsidRDefault="0083016F">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 w:id="13">
    <w:p w:rsidR="0083016F" w:rsidRDefault="0083016F">
      <w:pPr>
        <w:pStyle w:val="FootnoteText"/>
      </w:pPr>
      <w:r>
        <w:rPr>
          <w:rStyle w:val="FootnoteReference"/>
        </w:rPr>
        <w:footnoteRef/>
      </w:r>
      <w:r>
        <w:t xml:space="preserve"> https://github.com/alimanfoo/pysamstats</w:t>
      </w:r>
    </w:p>
  </w:footnote>
  <w:footnote w:id="14">
    <w:p w:rsidR="0083016F" w:rsidRDefault="0083016F" w:rsidP="005F76A4">
      <w:pPr>
        <w:pStyle w:val="FootnoteText"/>
      </w:pPr>
      <w:r>
        <w:rPr>
          <w:rStyle w:val="FootnoteReference"/>
        </w:rPr>
        <w:footnoteRef/>
      </w:r>
      <w:r>
        <w:t xml:space="preserve"> </w:t>
      </w:r>
      <w:proofErr w:type="gramStart"/>
      <w:r>
        <w:t>Number of independent recombinant progeny that were sequenced as part of this study and yielded usable sequence data.</w:t>
      </w:r>
      <w:proofErr w:type="gramEnd"/>
      <w:r>
        <w:t xml:space="preserve"> </w:t>
      </w:r>
    </w:p>
  </w:footnote>
  <w:footnote w:id="15">
    <w:p w:rsidR="0083016F" w:rsidRDefault="0083016F" w:rsidP="005F76A4">
      <w:pPr>
        <w:pStyle w:val="FootnoteText"/>
      </w:pPr>
      <w:r>
        <w:rPr>
          <w:rStyle w:val="FootnoteReference"/>
        </w:rPr>
        <w:footnoteRef/>
      </w:r>
      <w:r>
        <w:t xml:space="preserve"> Coverage for each sample was calculated as the mean depth of sequenced bases across the whole genome. Values shown are the median (minimum-maximum) values of sample coverage within a cross.  </w:t>
      </w:r>
    </w:p>
  </w:footnote>
  <w:footnote w:id="16">
    <w:p w:rsidR="0083016F" w:rsidRDefault="0083016F" w:rsidP="005F76A4">
      <w:pPr>
        <w:pStyle w:val="FootnoteText"/>
      </w:pPr>
      <w:r>
        <w:rPr>
          <w:rStyle w:val="FootnoteReference"/>
        </w:rPr>
        <w:footnoteRef/>
      </w:r>
      <w:r>
        <w:t xml:space="preserve"> Total number of segregating SNPs combined from both alignment and assembly calling methods that passed all quality filters.</w:t>
      </w:r>
    </w:p>
  </w:footnote>
  <w:footnote w:id="17">
    <w:p w:rsidR="0083016F" w:rsidRDefault="0083016F" w:rsidP="005F76A4">
      <w:pPr>
        <w:pStyle w:val="FootnoteText"/>
      </w:pPr>
      <w:r>
        <w:rPr>
          <w:rStyle w:val="FootnoteReference"/>
        </w:rPr>
        <w:footnoteRef/>
      </w:r>
      <w:r>
        <w:t xml:space="preserve"> Total number of segregating indels combined from both alignment and assembly calling methods that passed all quality filters.</w:t>
      </w:r>
    </w:p>
  </w:footnote>
  <w:footnote w:id="18">
    <w:p w:rsidR="0083016F" w:rsidRDefault="0083016F" w:rsidP="005F76A4">
      <w:pPr>
        <w:pStyle w:val="FootnoteText"/>
      </w:pPr>
      <w:r>
        <w:rPr>
          <w:rStyle w:val="FootnoteReference"/>
        </w:rPr>
        <w:footnoteRef/>
      </w:r>
      <w:r>
        <w:t xml:space="preserve"> Nucleotide diversity (number of segregating SNPs per kilo base pair) calculated over 10kb non-overlapping windows within the core genome. Values shown are the median (5-95</w:t>
      </w:r>
      <w:r w:rsidRPr="004815AB">
        <w:rPr>
          <w:vertAlign w:val="superscript"/>
        </w:rPr>
        <w:t>th</w:t>
      </w:r>
      <w:r>
        <w:t xml:space="preserve"> percentile).</w:t>
      </w:r>
    </w:p>
  </w:footnote>
  <w:footnote w:id="19">
    <w:p w:rsidR="0083016F" w:rsidRDefault="0083016F" w:rsidP="005F76A4">
      <w:pPr>
        <w:pStyle w:val="FootnoteText"/>
      </w:pPr>
      <w:r>
        <w:rPr>
          <w:rStyle w:val="FootnoteReference"/>
        </w:rPr>
        <w:footnoteRef/>
      </w:r>
      <w:r>
        <w:t xml:space="preserve"> Indel diversity (number of segregating indels per kilo base pair) calculated over 10kb non-overlapping windows within the core genome. Values shown are the median (5-95</w:t>
      </w:r>
      <w:r w:rsidRPr="004815AB">
        <w:rPr>
          <w:vertAlign w:val="superscript"/>
        </w:rPr>
        <w:t>th</w:t>
      </w:r>
      <w:r>
        <w:t xml:space="preserve"> percentile).</w:t>
      </w:r>
    </w:p>
  </w:footnote>
  <w:footnote w:id="20">
    <w:p w:rsidR="0083016F" w:rsidRDefault="0083016F" w:rsidP="005F76A4">
      <w:pPr>
        <w:pStyle w:val="FootnoteText"/>
      </w:pPr>
      <w:r>
        <w:rPr>
          <w:rStyle w:val="FootnoteReference"/>
        </w:rPr>
        <w:footnoteRef/>
      </w:r>
      <w:r>
        <w:t xml:space="preserve"> </w:t>
      </w:r>
      <w:proofErr w:type="gramStart"/>
      <w:r>
        <w:t>Average distance between combined SNP and indel markers.</w:t>
      </w:r>
      <w:proofErr w:type="gramEnd"/>
      <w:r>
        <w:t xml:space="preserve"> Values shown are </w:t>
      </w:r>
      <w:proofErr w:type="gramStart"/>
      <w:r>
        <w:t>median</w:t>
      </w:r>
      <w:proofErr w:type="gramEnd"/>
      <w:r>
        <w:t xml:space="preserve"> (5-95</w:t>
      </w:r>
      <w:r w:rsidRPr="004815AB">
        <w:rPr>
          <w:vertAlign w:val="superscript"/>
        </w:rPr>
        <w:t>th</w:t>
      </w:r>
      <w:r>
        <w:t xml:space="preserve"> percentil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2"/>
  </w:compat>
  <w:rsids>
    <w:rsidRoot w:val="00A24306"/>
    <w:rsid w:val="0001017A"/>
    <w:rsid w:val="000118A7"/>
    <w:rsid w:val="00013797"/>
    <w:rsid w:val="00015727"/>
    <w:rsid w:val="00016DA9"/>
    <w:rsid w:val="00022BF0"/>
    <w:rsid w:val="0004180F"/>
    <w:rsid w:val="00043C58"/>
    <w:rsid w:val="0005220C"/>
    <w:rsid w:val="000645D6"/>
    <w:rsid w:val="00065004"/>
    <w:rsid w:val="00071215"/>
    <w:rsid w:val="00077681"/>
    <w:rsid w:val="000840C7"/>
    <w:rsid w:val="000900EE"/>
    <w:rsid w:val="00090410"/>
    <w:rsid w:val="00092516"/>
    <w:rsid w:val="00093124"/>
    <w:rsid w:val="00093131"/>
    <w:rsid w:val="00094913"/>
    <w:rsid w:val="00094D11"/>
    <w:rsid w:val="00097BD4"/>
    <w:rsid w:val="000A1F02"/>
    <w:rsid w:val="000A47CF"/>
    <w:rsid w:val="000C02A8"/>
    <w:rsid w:val="000C3978"/>
    <w:rsid w:val="000C7198"/>
    <w:rsid w:val="000C7B24"/>
    <w:rsid w:val="000D1E36"/>
    <w:rsid w:val="000D3450"/>
    <w:rsid w:val="000E06C9"/>
    <w:rsid w:val="000E272C"/>
    <w:rsid w:val="000E4015"/>
    <w:rsid w:val="0010383D"/>
    <w:rsid w:val="00105191"/>
    <w:rsid w:val="00107FF0"/>
    <w:rsid w:val="001149B3"/>
    <w:rsid w:val="00114AB5"/>
    <w:rsid w:val="001238A3"/>
    <w:rsid w:val="00123EBE"/>
    <w:rsid w:val="001301E2"/>
    <w:rsid w:val="001321AD"/>
    <w:rsid w:val="001412D0"/>
    <w:rsid w:val="00141CF3"/>
    <w:rsid w:val="00142C02"/>
    <w:rsid w:val="00143AF4"/>
    <w:rsid w:val="00153CF8"/>
    <w:rsid w:val="00161CD0"/>
    <w:rsid w:val="0016550F"/>
    <w:rsid w:val="00170A38"/>
    <w:rsid w:val="0017234E"/>
    <w:rsid w:val="00184795"/>
    <w:rsid w:val="001865B1"/>
    <w:rsid w:val="00190747"/>
    <w:rsid w:val="00194EE4"/>
    <w:rsid w:val="001B18CC"/>
    <w:rsid w:val="001C088D"/>
    <w:rsid w:val="001C1697"/>
    <w:rsid w:val="001C4C7D"/>
    <w:rsid w:val="001C4E6F"/>
    <w:rsid w:val="001C68E4"/>
    <w:rsid w:val="001C6FE6"/>
    <w:rsid w:val="001D71FE"/>
    <w:rsid w:val="001E1229"/>
    <w:rsid w:val="001F6267"/>
    <w:rsid w:val="002053C1"/>
    <w:rsid w:val="002105BA"/>
    <w:rsid w:val="00213F97"/>
    <w:rsid w:val="002169DD"/>
    <w:rsid w:val="002233EA"/>
    <w:rsid w:val="0022341E"/>
    <w:rsid w:val="0022383E"/>
    <w:rsid w:val="00224F6A"/>
    <w:rsid w:val="00225E63"/>
    <w:rsid w:val="0022798B"/>
    <w:rsid w:val="00242B17"/>
    <w:rsid w:val="00242BE4"/>
    <w:rsid w:val="002453E7"/>
    <w:rsid w:val="002470B8"/>
    <w:rsid w:val="00263A8B"/>
    <w:rsid w:val="00264F25"/>
    <w:rsid w:val="00266665"/>
    <w:rsid w:val="002759C7"/>
    <w:rsid w:val="00291C00"/>
    <w:rsid w:val="00293AC3"/>
    <w:rsid w:val="00295C75"/>
    <w:rsid w:val="002A031E"/>
    <w:rsid w:val="002A236A"/>
    <w:rsid w:val="002A5154"/>
    <w:rsid w:val="002B5CBF"/>
    <w:rsid w:val="002C092B"/>
    <w:rsid w:val="002C3E4D"/>
    <w:rsid w:val="002D236F"/>
    <w:rsid w:val="002F7A46"/>
    <w:rsid w:val="0031069D"/>
    <w:rsid w:val="00316BAD"/>
    <w:rsid w:val="00320409"/>
    <w:rsid w:val="00320E71"/>
    <w:rsid w:val="003224B9"/>
    <w:rsid w:val="00334433"/>
    <w:rsid w:val="00341172"/>
    <w:rsid w:val="00345041"/>
    <w:rsid w:val="00355A44"/>
    <w:rsid w:val="00355A6C"/>
    <w:rsid w:val="003567AE"/>
    <w:rsid w:val="0036655D"/>
    <w:rsid w:val="00367A11"/>
    <w:rsid w:val="00381C07"/>
    <w:rsid w:val="00390C9B"/>
    <w:rsid w:val="00395FA2"/>
    <w:rsid w:val="0039689D"/>
    <w:rsid w:val="003A24A0"/>
    <w:rsid w:val="003A2DBE"/>
    <w:rsid w:val="003A6313"/>
    <w:rsid w:val="003A7A20"/>
    <w:rsid w:val="003B428E"/>
    <w:rsid w:val="003C55CB"/>
    <w:rsid w:val="003C6843"/>
    <w:rsid w:val="003C72B7"/>
    <w:rsid w:val="003D0F25"/>
    <w:rsid w:val="003D1E9D"/>
    <w:rsid w:val="003D3144"/>
    <w:rsid w:val="003D5E66"/>
    <w:rsid w:val="003E3A10"/>
    <w:rsid w:val="003E405C"/>
    <w:rsid w:val="003E5237"/>
    <w:rsid w:val="003E6777"/>
    <w:rsid w:val="003F0D40"/>
    <w:rsid w:val="003F1EB5"/>
    <w:rsid w:val="003F4A84"/>
    <w:rsid w:val="0040749C"/>
    <w:rsid w:val="00411E8E"/>
    <w:rsid w:val="00414247"/>
    <w:rsid w:val="004169E9"/>
    <w:rsid w:val="004177B6"/>
    <w:rsid w:val="0042585D"/>
    <w:rsid w:val="004261C2"/>
    <w:rsid w:val="0043059A"/>
    <w:rsid w:val="004332D4"/>
    <w:rsid w:val="00434D88"/>
    <w:rsid w:val="004357C6"/>
    <w:rsid w:val="00436C33"/>
    <w:rsid w:val="004403DA"/>
    <w:rsid w:val="004412FA"/>
    <w:rsid w:val="00442FA6"/>
    <w:rsid w:val="00446F45"/>
    <w:rsid w:val="00450E72"/>
    <w:rsid w:val="004531F4"/>
    <w:rsid w:val="004535B2"/>
    <w:rsid w:val="004568E5"/>
    <w:rsid w:val="00457090"/>
    <w:rsid w:val="00457F08"/>
    <w:rsid w:val="00463DB8"/>
    <w:rsid w:val="00467EE6"/>
    <w:rsid w:val="00486677"/>
    <w:rsid w:val="004925F5"/>
    <w:rsid w:val="00494F68"/>
    <w:rsid w:val="004A22CD"/>
    <w:rsid w:val="004A3C93"/>
    <w:rsid w:val="004B64BC"/>
    <w:rsid w:val="004B714B"/>
    <w:rsid w:val="004C01D4"/>
    <w:rsid w:val="004C0B1A"/>
    <w:rsid w:val="004C331A"/>
    <w:rsid w:val="004C59D6"/>
    <w:rsid w:val="004C6EBF"/>
    <w:rsid w:val="004C7856"/>
    <w:rsid w:val="004D3DD9"/>
    <w:rsid w:val="004D3EE2"/>
    <w:rsid w:val="00501A82"/>
    <w:rsid w:val="00502205"/>
    <w:rsid w:val="00516EE3"/>
    <w:rsid w:val="00523D59"/>
    <w:rsid w:val="00524802"/>
    <w:rsid w:val="00530D8A"/>
    <w:rsid w:val="00530F60"/>
    <w:rsid w:val="0053348F"/>
    <w:rsid w:val="005343CE"/>
    <w:rsid w:val="005358C1"/>
    <w:rsid w:val="00535AC6"/>
    <w:rsid w:val="00535BC3"/>
    <w:rsid w:val="00536C74"/>
    <w:rsid w:val="00541384"/>
    <w:rsid w:val="0054330B"/>
    <w:rsid w:val="00550AD8"/>
    <w:rsid w:val="00557F5B"/>
    <w:rsid w:val="0056071D"/>
    <w:rsid w:val="00572EC2"/>
    <w:rsid w:val="00581853"/>
    <w:rsid w:val="005833BA"/>
    <w:rsid w:val="005A3815"/>
    <w:rsid w:val="005A420C"/>
    <w:rsid w:val="005A5B5E"/>
    <w:rsid w:val="005B37DB"/>
    <w:rsid w:val="005B5119"/>
    <w:rsid w:val="005B671D"/>
    <w:rsid w:val="005B6E1D"/>
    <w:rsid w:val="005C3FF3"/>
    <w:rsid w:val="005D178D"/>
    <w:rsid w:val="005D6D67"/>
    <w:rsid w:val="005D73F0"/>
    <w:rsid w:val="005E4F41"/>
    <w:rsid w:val="005E4F4C"/>
    <w:rsid w:val="005E5FE9"/>
    <w:rsid w:val="005F76A4"/>
    <w:rsid w:val="005F7D85"/>
    <w:rsid w:val="005F7DD3"/>
    <w:rsid w:val="00601883"/>
    <w:rsid w:val="006018E2"/>
    <w:rsid w:val="00605B08"/>
    <w:rsid w:val="006065AE"/>
    <w:rsid w:val="00607AA0"/>
    <w:rsid w:val="0062071D"/>
    <w:rsid w:val="00622DB4"/>
    <w:rsid w:val="00622F1D"/>
    <w:rsid w:val="00624AF9"/>
    <w:rsid w:val="00630078"/>
    <w:rsid w:val="00635AD4"/>
    <w:rsid w:val="0063600E"/>
    <w:rsid w:val="006469F3"/>
    <w:rsid w:val="0065235B"/>
    <w:rsid w:val="00653393"/>
    <w:rsid w:val="0066222C"/>
    <w:rsid w:val="0066428C"/>
    <w:rsid w:val="00666208"/>
    <w:rsid w:val="00667FE0"/>
    <w:rsid w:val="00676EC4"/>
    <w:rsid w:val="0068115D"/>
    <w:rsid w:val="006835DA"/>
    <w:rsid w:val="00684E88"/>
    <w:rsid w:val="00685935"/>
    <w:rsid w:val="00686F39"/>
    <w:rsid w:val="006927BD"/>
    <w:rsid w:val="0069322E"/>
    <w:rsid w:val="006A36AF"/>
    <w:rsid w:val="006A5AA1"/>
    <w:rsid w:val="006B37E8"/>
    <w:rsid w:val="006C1853"/>
    <w:rsid w:val="006C1DD2"/>
    <w:rsid w:val="006C6A25"/>
    <w:rsid w:val="006D6FCD"/>
    <w:rsid w:val="006E6764"/>
    <w:rsid w:val="006E7EA9"/>
    <w:rsid w:val="006F1FCC"/>
    <w:rsid w:val="0072106A"/>
    <w:rsid w:val="007220F1"/>
    <w:rsid w:val="00725338"/>
    <w:rsid w:val="00732DD8"/>
    <w:rsid w:val="00734AC2"/>
    <w:rsid w:val="00734EF6"/>
    <w:rsid w:val="00754F50"/>
    <w:rsid w:val="00757C5C"/>
    <w:rsid w:val="00760802"/>
    <w:rsid w:val="0076105D"/>
    <w:rsid w:val="0076159B"/>
    <w:rsid w:val="00766CC9"/>
    <w:rsid w:val="0077147F"/>
    <w:rsid w:val="00773905"/>
    <w:rsid w:val="0077582B"/>
    <w:rsid w:val="007827B2"/>
    <w:rsid w:val="00783242"/>
    <w:rsid w:val="00783449"/>
    <w:rsid w:val="007A13ED"/>
    <w:rsid w:val="007A3B6B"/>
    <w:rsid w:val="007A475F"/>
    <w:rsid w:val="007A49AA"/>
    <w:rsid w:val="007A4A23"/>
    <w:rsid w:val="007A5FFB"/>
    <w:rsid w:val="007A6D4F"/>
    <w:rsid w:val="007B0CE7"/>
    <w:rsid w:val="007B45FA"/>
    <w:rsid w:val="007B6AD6"/>
    <w:rsid w:val="007B6D3B"/>
    <w:rsid w:val="007C506F"/>
    <w:rsid w:val="007C6969"/>
    <w:rsid w:val="007D21C7"/>
    <w:rsid w:val="007D24A7"/>
    <w:rsid w:val="007D71A9"/>
    <w:rsid w:val="007E1951"/>
    <w:rsid w:val="007F6606"/>
    <w:rsid w:val="0080091F"/>
    <w:rsid w:val="008046A2"/>
    <w:rsid w:val="008066B3"/>
    <w:rsid w:val="00811543"/>
    <w:rsid w:val="00812BF4"/>
    <w:rsid w:val="00822F7D"/>
    <w:rsid w:val="0083016F"/>
    <w:rsid w:val="008303C4"/>
    <w:rsid w:val="00831572"/>
    <w:rsid w:val="008336DB"/>
    <w:rsid w:val="008337E7"/>
    <w:rsid w:val="00840C8B"/>
    <w:rsid w:val="00843650"/>
    <w:rsid w:val="0084749C"/>
    <w:rsid w:val="008509AB"/>
    <w:rsid w:val="008529A0"/>
    <w:rsid w:val="008579AE"/>
    <w:rsid w:val="00870F27"/>
    <w:rsid w:val="00873A32"/>
    <w:rsid w:val="00873E89"/>
    <w:rsid w:val="00877689"/>
    <w:rsid w:val="0088090E"/>
    <w:rsid w:val="00884746"/>
    <w:rsid w:val="008901F1"/>
    <w:rsid w:val="00890734"/>
    <w:rsid w:val="00893C7A"/>
    <w:rsid w:val="008A5CF4"/>
    <w:rsid w:val="008B2CF9"/>
    <w:rsid w:val="008B66D9"/>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1874"/>
    <w:rsid w:val="009A32D6"/>
    <w:rsid w:val="009C2480"/>
    <w:rsid w:val="009D296D"/>
    <w:rsid w:val="009E0D59"/>
    <w:rsid w:val="009E1600"/>
    <w:rsid w:val="009E51A2"/>
    <w:rsid w:val="009E5648"/>
    <w:rsid w:val="009E5C7B"/>
    <w:rsid w:val="009F1864"/>
    <w:rsid w:val="009F3202"/>
    <w:rsid w:val="009F34F8"/>
    <w:rsid w:val="009F3C0F"/>
    <w:rsid w:val="00A00035"/>
    <w:rsid w:val="00A0596E"/>
    <w:rsid w:val="00A069AE"/>
    <w:rsid w:val="00A12839"/>
    <w:rsid w:val="00A24306"/>
    <w:rsid w:val="00A253C8"/>
    <w:rsid w:val="00A259FE"/>
    <w:rsid w:val="00A276B8"/>
    <w:rsid w:val="00A32224"/>
    <w:rsid w:val="00A34BF3"/>
    <w:rsid w:val="00A42392"/>
    <w:rsid w:val="00A42F7A"/>
    <w:rsid w:val="00A44E52"/>
    <w:rsid w:val="00A4677A"/>
    <w:rsid w:val="00A46A4E"/>
    <w:rsid w:val="00A50A39"/>
    <w:rsid w:val="00A55587"/>
    <w:rsid w:val="00A6066D"/>
    <w:rsid w:val="00A72CFF"/>
    <w:rsid w:val="00A74395"/>
    <w:rsid w:val="00A75769"/>
    <w:rsid w:val="00A80866"/>
    <w:rsid w:val="00A87178"/>
    <w:rsid w:val="00AA140E"/>
    <w:rsid w:val="00AA71C7"/>
    <w:rsid w:val="00AC053E"/>
    <w:rsid w:val="00AC1676"/>
    <w:rsid w:val="00AC67A5"/>
    <w:rsid w:val="00AD0B6C"/>
    <w:rsid w:val="00AD21E4"/>
    <w:rsid w:val="00AD509E"/>
    <w:rsid w:val="00AE2F47"/>
    <w:rsid w:val="00AE555C"/>
    <w:rsid w:val="00AF5355"/>
    <w:rsid w:val="00B037B8"/>
    <w:rsid w:val="00B05A9F"/>
    <w:rsid w:val="00B11DF3"/>
    <w:rsid w:val="00B1349E"/>
    <w:rsid w:val="00B139F3"/>
    <w:rsid w:val="00B1727B"/>
    <w:rsid w:val="00B241EF"/>
    <w:rsid w:val="00B32D1F"/>
    <w:rsid w:val="00B37C66"/>
    <w:rsid w:val="00B50155"/>
    <w:rsid w:val="00B513E5"/>
    <w:rsid w:val="00B537A3"/>
    <w:rsid w:val="00B53E0D"/>
    <w:rsid w:val="00B65E4B"/>
    <w:rsid w:val="00B6677C"/>
    <w:rsid w:val="00BA0FA8"/>
    <w:rsid w:val="00BA2ECE"/>
    <w:rsid w:val="00BA317B"/>
    <w:rsid w:val="00BA4DCF"/>
    <w:rsid w:val="00BB0C47"/>
    <w:rsid w:val="00BB10EC"/>
    <w:rsid w:val="00BB14AF"/>
    <w:rsid w:val="00BC5A53"/>
    <w:rsid w:val="00BD2070"/>
    <w:rsid w:val="00BD7C23"/>
    <w:rsid w:val="00BE0BCD"/>
    <w:rsid w:val="00BE1CB2"/>
    <w:rsid w:val="00BE5D41"/>
    <w:rsid w:val="00BF4505"/>
    <w:rsid w:val="00BF518B"/>
    <w:rsid w:val="00BF5714"/>
    <w:rsid w:val="00BF5E41"/>
    <w:rsid w:val="00BF5E5E"/>
    <w:rsid w:val="00C03BD9"/>
    <w:rsid w:val="00C130CA"/>
    <w:rsid w:val="00C15FC0"/>
    <w:rsid w:val="00C208FD"/>
    <w:rsid w:val="00C21A3B"/>
    <w:rsid w:val="00C24654"/>
    <w:rsid w:val="00C24746"/>
    <w:rsid w:val="00C32810"/>
    <w:rsid w:val="00C37853"/>
    <w:rsid w:val="00C42374"/>
    <w:rsid w:val="00C4455E"/>
    <w:rsid w:val="00C44746"/>
    <w:rsid w:val="00C47636"/>
    <w:rsid w:val="00C51B90"/>
    <w:rsid w:val="00C53090"/>
    <w:rsid w:val="00C63023"/>
    <w:rsid w:val="00C67381"/>
    <w:rsid w:val="00C73348"/>
    <w:rsid w:val="00C7335B"/>
    <w:rsid w:val="00C8137E"/>
    <w:rsid w:val="00C81D5D"/>
    <w:rsid w:val="00C82549"/>
    <w:rsid w:val="00C95BB5"/>
    <w:rsid w:val="00C97C07"/>
    <w:rsid w:val="00CB2ADC"/>
    <w:rsid w:val="00CB6221"/>
    <w:rsid w:val="00CB6C32"/>
    <w:rsid w:val="00CC26CD"/>
    <w:rsid w:val="00CC4CEC"/>
    <w:rsid w:val="00CC57FE"/>
    <w:rsid w:val="00CD5EC1"/>
    <w:rsid w:val="00CD711E"/>
    <w:rsid w:val="00CE68E4"/>
    <w:rsid w:val="00CE7736"/>
    <w:rsid w:val="00CF2092"/>
    <w:rsid w:val="00CF7888"/>
    <w:rsid w:val="00D008B6"/>
    <w:rsid w:val="00D00B79"/>
    <w:rsid w:val="00D05581"/>
    <w:rsid w:val="00D07F33"/>
    <w:rsid w:val="00D1018D"/>
    <w:rsid w:val="00D14426"/>
    <w:rsid w:val="00D16D18"/>
    <w:rsid w:val="00D246DE"/>
    <w:rsid w:val="00D24B5A"/>
    <w:rsid w:val="00D329C7"/>
    <w:rsid w:val="00D3337B"/>
    <w:rsid w:val="00D3722C"/>
    <w:rsid w:val="00D433F8"/>
    <w:rsid w:val="00D5126B"/>
    <w:rsid w:val="00D51DCC"/>
    <w:rsid w:val="00D52B09"/>
    <w:rsid w:val="00D57147"/>
    <w:rsid w:val="00D5776C"/>
    <w:rsid w:val="00D6625D"/>
    <w:rsid w:val="00D70420"/>
    <w:rsid w:val="00D7475C"/>
    <w:rsid w:val="00D83277"/>
    <w:rsid w:val="00D9168B"/>
    <w:rsid w:val="00D96060"/>
    <w:rsid w:val="00DA1B2C"/>
    <w:rsid w:val="00DA3665"/>
    <w:rsid w:val="00DA6F10"/>
    <w:rsid w:val="00DB2FDB"/>
    <w:rsid w:val="00DC21CA"/>
    <w:rsid w:val="00DC41FA"/>
    <w:rsid w:val="00DC4403"/>
    <w:rsid w:val="00DC5736"/>
    <w:rsid w:val="00DC5FD7"/>
    <w:rsid w:val="00DC6B87"/>
    <w:rsid w:val="00DC78AE"/>
    <w:rsid w:val="00DD329D"/>
    <w:rsid w:val="00DD58EF"/>
    <w:rsid w:val="00DE05F9"/>
    <w:rsid w:val="00DE0EF1"/>
    <w:rsid w:val="00DE11E6"/>
    <w:rsid w:val="00DE2B43"/>
    <w:rsid w:val="00DE48FA"/>
    <w:rsid w:val="00DE754D"/>
    <w:rsid w:val="00DF2176"/>
    <w:rsid w:val="00DF4B94"/>
    <w:rsid w:val="00DF6A03"/>
    <w:rsid w:val="00DF6B1D"/>
    <w:rsid w:val="00DF77B0"/>
    <w:rsid w:val="00E042AF"/>
    <w:rsid w:val="00E048FA"/>
    <w:rsid w:val="00E055A9"/>
    <w:rsid w:val="00E1296E"/>
    <w:rsid w:val="00E13949"/>
    <w:rsid w:val="00E1484F"/>
    <w:rsid w:val="00E174F7"/>
    <w:rsid w:val="00E224EF"/>
    <w:rsid w:val="00E23718"/>
    <w:rsid w:val="00E25470"/>
    <w:rsid w:val="00E32851"/>
    <w:rsid w:val="00E3669F"/>
    <w:rsid w:val="00E36A4E"/>
    <w:rsid w:val="00E4440B"/>
    <w:rsid w:val="00E52F83"/>
    <w:rsid w:val="00E551B5"/>
    <w:rsid w:val="00E65A8F"/>
    <w:rsid w:val="00E73835"/>
    <w:rsid w:val="00E81244"/>
    <w:rsid w:val="00E843DF"/>
    <w:rsid w:val="00E852B4"/>
    <w:rsid w:val="00E90EAE"/>
    <w:rsid w:val="00E91A85"/>
    <w:rsid w:val="00EA015D"/>
    <w:rsid w:val="00EA1963"/>
    <w:rsid w:val="00EA3CED"/>
    <w:rsid w:val="00EB143B"/>
    <w:rsid w:val="00EB473F"/>
    <w:rsid w:val="00EC0BBF"/>
    <w:rsid w:val="00EC2A4A"/>
    <w:rsid w:val="00EC326F"/>
    <w:rsid w:val="00EC3D5E"/>
    <w:rsid w:val="00EC5F6F"/>
    <w:rsid w:val="00ED0992"/>
    <w:rsid w:val="00ED25D2"/>
    <w:rsid w:val="00ED4067"/>
    <w:rsid w:val="00EE0300"/>
    <w:rsid w:val="00EE1931"/>
    <w:rsid w:val="00EE4AC6"/>
    <w:rsid w:val="00EE5A51"/>
    <w:rsid w:val="00EF2C90"/>
    <w:rsid w:val="00EF6779"/>
    <w:rsid w:val="00F04EAF"/>
    <w:rsid w:val="00F12BE6"/>
    <w:rsid w:val="00F1438E"/>
    <w:rsid w:val="00F230BE"/>
    <w:rsid w:val="00F23B0D"/>
    <w:rsid w:val="00F428AA"/>
    <w:rsid w:val="00F551F4"/>
    <w:rsid w:val="00F57A57"/>
    <w:rsid w:val="00F67755"/>
    <w:rsid w:val="00F70B94"/>
    <w:rsid w:val="00F7616C"/>
    <w:rsid w:val="00F77C67"/>
    <w:rsid w:val="00F803F5"/>
    <w:rsid w:val="00F81315"/>
    <w:rsid w:val="00F831E6"/>
    <w:rsid w:val="00F95A97"/>
    <w:rsid w:val="00FA1985"/>
    <w:rsid w:val="00FA3519"/>
    <w:rsid w:val="00FA54A3"/>
    <w:rsid w:val="00FA6F28"/>
    <w:rsid w:val="00FA6FE6"/>
    <w:rsid w:val="00FB2301"/>
    <w:rsid w:val="00FB5180"/>
    <w:rsid w:val="00FB69B5"/>
    <w:rsid w:val="00FC2174"/>
    <w:rsid w:val="00FC411B"/>
    <w:rsid w:val="00FC41A4"/>
    <w:rsid w:val="00FC41D8"/>
    <w:rsid w:val="00FD7AB6"/>
    <w:rsid w:val="00FD7D69"/>
    <w:rsid w:val="00FE0FEE"/>
    <w:rsid w:val="00FE3235"/>
    <w:rsid w:val="00FE3AF2"/>
    <w:rsid w:val="00FE46FD"/>
    <w:rsid w:val="00FE6D90"/>
    <w:rsid w:val="00FF4738"/>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 w:type="table" w:styleId="MediumList2-Accent1">
    <w:name w:val="Medium List 2 Accent 1"/>
    <w:basedOn w:val="TableNormal"/>
    <w:uiPriority w:val="66"/>
    <w:rsid w:val="005F76A4"/>
    <w:pPr>
      <w:spacing w:after="0" w:line="240" w:lineRule="auto"/>
    </w:pPr>
    <w:rPr>
      <w:rFonts w:asciiTheme="majorHAnsi" w:eastAsiaTheme="majorEastAsia" w:hAnsiTheme="majorHAnsi" w:cstheme="majorBidi"/>
      <w:color w:val="000000" w:themeColor="text1"/>
      <w:lang w:val="en-US" w:bidi="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5F76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76A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sChild>
                                                                                                                                                                                                                                                                                                                                                                                                                                                                                                                                                                                                                                                                                                                                                                                    <w:div w:id="79522591">
                                                                                                                                                                                                                                                                                                                                                                                                                                                                                                                                                                                                                                                                                                                                                                                      <w:marLeft w:val="0"/>
                                                                                                                                                                                                                                                                                                                                                                                                                                                                                                                                                                                                                                                                                                                                                                                      <w:marRight w:val="0"/>
                                                                                                                                                                                                                                                                                                                                                                                                                                                                                                                                                                                                                                                                                                                                                                                      <w:marTop w:val="0"/>
                                                                                                                                                                                                                                                                                                                                                                                                                                                                                                                                                                                                                                                                                                                                                                                      <w:marBottom w:val="0"/>
                                                                                                                                                                                                                                                                                                                                                                                                                                                                                                                                                                                                                                                                                                                                                                                      <w:divBdr>
                                                                                                                                                                                                                                                                                                                                                                                                                                                                                                                                                                                                                                                                                                                                                                                        <w:top w:val="none" w:sz="0" w:space="0" w:color="auto"/>
                                                                                                                                                                                                                                                                                                                                                                                                                                                                                                                                                                                                                                                                                                                                                                                        <w:left w:val="none" w:sz="0" w:space="0" w:color="auto"/>
                                                                                                                                                                                                                                                                                                                                                                                                                                                                                                                                                                                                                                                                                                                                                                                        <w:bottom w:val="none" w:sz="0" w:space="0" w:color="auto"/>
                                                                                                                                                                                                                                                                                                                                                                                                                                                                                                                                                                                                                                                                                                                                                                                        <w:right w:val="none" w:sz="0" w:space="0" w:color="auto"/>
                                                                                                                                                                                                                                                                                                                                                                                                                                                                                                                                                                                                                                                                                                                                                                                      </w:divBdr>
                                                                                                                                                                                                                                                                                                                                                                                                                                                                                                                                                                                                                                                                                                                                                                                      <w:divsChild>
                                                                                                                                                                                                                                                                                                                                                                                                                                                                                                                                                                                                                                                                                                                                                                                        <w:div w:id="495921892">
                                                                                                                                                                                                                                                                                                                                                                                                                                                                                                                                                                                                                                                                                                                                                                                          <w:marLeft w:val="0"/>
                                                                                                                                                                                                                                                                                                                                                                                                                                                                                                                                                                                                                                                                                                                                                                                          <w:marRight w:val="0"/>
                                                                                                                                                                                                                                                                                                                                                                                                                                                                                                                                                                                                                                                                                                                                                                                          <w:marTop w:val="0"/>
                                                                                                                                                                                                                                                                                                                                                                                                                                                                                                                                                                                                                                                                                                                                                                                          <w:marBottom w:val="0"/>
                                                                                                                                                                                                                                                                                                                                                                                                                                                                                                                                                                                                                                                                                                                                                                                          <w:divBdr>
                                                                                                                                                                                                                                                                                                                                                                                                                                                                                                                                                                                                                                                                                                                                                                                            <w:top w:val="none" w:sz="0" w:space="0" w:color="auto"/>
                                                                                                                                                                                                                                                                                                                                                                                                                                                                                                                                                                                                                                                                                                                                                                                            <w:left w:val="none" w:sz="0" w:space="0" w:color="auto"/>
                                                                                                                                                                                                                                                                                                                                                                                                                                                                                                                                                                                                                                                                                                                                                                                            <w:bottom w:val="none" w:sz="0" w:space="0" w:color="auto"/>
                                                                                                                                                                                                                                                                                                                                                                                                                                                                                                                                                                                                                                                                                                                                                                                            <w:right w:val="none" w:sz="0" w:space="0" w:color="auto"/>
                                                                                                                                                                                                                                                                                                                                                                                                                                                                                                                                                                                                                                                                                                                                                                                          </w:divBdr>
                                                                                                                                                                                                                                                                                                                                                                                                                                                                                                                                                                                                                                                                                                                                                                                          <w:divsChild>
                                                                                                                                                                                                                                                                                                                                                                                                                                                                                                                                                                                                                                                                                                                                                                                            <w:div w:id="1282104560">
                                                                                                                                                                                                                                                                                                                                                                                                                                                                                                                                                                                                                                                                                                                                                                                              <w:marLeft w:val="0"/>
                                                                                                                                                                                                                                                                                                                                                                                                                                                                                                                                                                                                                                                                                                                                                                                              <w:marRight w:val="0"/>
                                                                                                                                                                                                                                                                                                                                                                                                                                                                                                                                                                                                                                                                                                                                                                                              <w:marTop w:val="0"/>
                                                                                                                                                                                                                                                                                                                                                                                                                                                                                                                                                                                                                                                                                                                                                                                              <w:marBottom w:val="0"/>
                                                                                                                                                                                                                                                                                                                                                                                                                                                                                                                                                                                                                                                                                                                                                                                              <w:divBdr>
                                                                                                                                                                                                                                                                                                                                                                                                                                                                                                                                                                                                                                                                                                                                                                                                <w:top w:val="none" w:sz="0" w:space="0" w:color="auto"/>
                                                                                                                                                                                                                                                                                                                                                                                                                                                                                                                                                                                                                                                                                                                                                                                                <w:left w:val="none" w:sz="0" w:space="0" w:color="auto"/>
                                                                                                                                                                                                                                                                                                                                                                                                                                                                                                                                                                                                                                                                                                                                                                                                <w:bottom w:val="none" w:sz="0" w:space="0" w:color="auto"/>
                                                                                                                                                                                                                                                                                                                                                                                                                                                                                                                                                                                                                                                                                                                                                                                                <w:right w:val="none" w:sz="0" w:space="0" w:color="auto"/>
                                                                                                                                                                                                                                                                                                                                                                                                                                                                                                                                                                                                                                                                                                                                                                                              </w:divBdr>
                                                                                                                                                                                                                                                                                                                                                                                                                                                                                                                                                                                                                                                                                                                                                                                              <w:divsChild>
                                                                                                                                                                                                                                                                                                                                                                                                                                                                                                                                                                                                                                                                                                                                                                                                <w:div w:id="2093235380">
                                                                                                                                                                                                                                                                                                                                                                                                                                                                                                                                                                                                                                                                                                                                                                                                  <w:marLeft w:val="0"/>
                                                                                                                                                                                                                                                                                                                                                                                                                                                                                                                                                                                                                                                                                                                                                                                                  <w:marRight w:val="0"/>
                                                                                                                                                                                                                                                                                                                                                                                                                                                                                                                                                                                                                                                                                                                                                                                                  <w:marTop w:val="0"/>
                                                                                                                                                                                                                                                                                                                                                                                                                                                                                                                                                                                                                                                                                                                                                                                                  <w:marBottom w:val="0"/>
                                                                                                                                                                                                                                                                                                                                                                                                                                                                                                                                                                                                                                                                                                                                                                                                  <w:divBdr>
                                                                                                                                                                                                                                                                                                                                                                                                                                                                                                                                                                                                                                                                                                                                                                                                    <w:top w:val="none" w:sz="0" w:space="0" w:color="auto"/>
                                                                                                                                                                                                                                                                                                                                                                                                                                                                                                                                                                                                                                                                                                                                                                                                    <w:left w:val="none" w:sz="0" w:space="0" w:color="auto"/>
                                                                                                                                                                                                                                                                                                                                                                                                                                                                                                                                                                                                                                                                                                                                                                                                    <w:bottom w:val="none" w:sz="0" w:space="0" w:color="auto"/>
                                                                                                                                                                                                                                                                                                                                                                                                                                                                                                                                                                                                                                                                                                                                                                                                    <w:right w:val="none" w:sz="0" w:space="0" w:color="auto"/>
                                                                                                                                                                                                                                                                                                                                                                                                                                                                                                                                                                                                                                                                                                                                                                                                  </w:divBdr>
                                                                                                                                                                                                                                                                                                                                                                                                                                                                                                                                                                                                                                                                                                                                                                                                  <w:divsChild>
                                                                                                                                                                                                                                                                                                                                                                                                                                                                                                                                                                                                                                                                                                                                                                                                    <w:div w:id="1693723361">
                                                                                                                                                                                                                                                                                                                                                                                                                                                                                                                                                                                                                                                                                                                                                                                                      <w:marLeft w:val="0"/>
                                                                                                                                                                                                                                                                                                                                                                                                                                                                                                                                                                                                                                                                                                                                                                                                      <w:marRight w:val="0"/>
                                                                                                                                                                                                                                                                                                                                                                                                                                                                                                                                                                                                                                                                                                                                                                                                      <w:marTop w:val="0"/>
                                                                                                                                                                                                                                                                                                                                                                                                                                                                                                                                                                                                                                                                                                                                                                                                      <w:marBottom w:val="0"/>
                                                                                                                                                                                                                                                                                                                                                                                                                                                                                                                                                                                                                                                                                                                                                                                                      <w:divBdr>
                                                                                                                                                                                                                                                                                                                                                                                                                                                                                                                                                                                                                                                                                                                                                                                                        <w:top w:val="none" w:sz="0" w:space="0" w:color="auto"/>
                                                                                                                                                                                                                                                                                                                                                                                                                                                                                                                                                                                                                                                                                                                                                                                                        <w:left w:val="none" w:sz="0" w:space="0" w:color="auto"/>
                                                                                                                                                                                                                                                                                                                                                                                                                                                                                                                                                                                                                                                                                                                                                                                                        <w:bottom w:val="none" w:sz="0" w:space="0" w:color="auto"/>
                                                                                                                                                                                                                                                                                                                                                                                                                                                                                                                                                                                                                                                                                                                                                                                                        <w:right w:val="none" w:sz="0" w:space="0" w:color="auto"/>
                                                                                                                                                                                                                                                                                                                                                                                                                                                                                                                                                                                                                                                                                                                                                                                                      </w:divBdr>
                                                                                                                                                                                                                                                                                                                                                                                                                                                                                                                                                                                                                                                                                                                                                                                                      <w:divsChild>
                                                                                                                                                                                                                                                                                                                                                                                                                                                                                                                                                                                                                                                                                                                                                                                                        <w:div w:id="1078820697">
                                                                                                                                                                                                                                                                                                                                                                                                                                                                                                                                                                                                                                                                                                                                                                                                          <w:marLeft w:val="0"/>
                                                                                                                                                                                                                                                                                                                                                                                                                                                                                                                                                                                                                                                                                                                                                                                                          <w:marRight w:val="0"/>
                                                                                                                                                                                                                                                                                                                                                                                                                                                                                                                                                                                                                                                                                                                                                                                                          <w:marTop w:val="0"/>
                                                                                                                                                                                                                                                                                                                                                                                                                                                                                                                                                                                                                                                                                                                                                                                                          <w:marBottom w:val="0"/>
                                                                                                                                                                                                                                                                                                                                                                                                                                                                                                                                                                                                                                                                                                                                                                                                          <w:divBdr>
                                                                                                                                                                                                                                                                                                                                                                                                                                                                                                                                                                                                                                                                                                                                                                                                            <w:top w:val="none" w:sz="0" w:space="0" w:color="auto"/>
                                                                                                                                                                                                                                                                                                                                                                                                                                                                                                                                                                                                                                                                                                                                                                                                            <w:left w:val="none" w:sz="0" w:space="0" w:color="auto"/>
                                                                                                                                                                                                                                                                                                                                                                                                                                                                                                                                                                                                                                                                                                                                                                                                            <w:bottom w:val="none" w:sz="0" w:space="0" w:color="auto"/>
                                                                                                                                                                                                                                                                                                                                                                                                                                                                                                                                                                                                                                                                                                                                                                                                            <w:right w:val="none" w:sz="0" w:space="0" w:color="auto"/>
                                                                                                                                                                                                                                                                                                                                                                                                                                                                                                                                                                                                                                                                                                                                                                                                          </w:divBdr>
                                                                                                                                                                                                                                                                                                                                                                                                                                                                                                                                                                                                                                                                                                                                                                                                          <w:divsChild>
                                                                                                                                                                                                                                                                                                                                                                                                                                                                                                                                                                                                                                                                                                                                                                                                            <w:div w:id="109975458">
                                                                                                                                                                                                                                                                                                                                                                                                                                                                                                                                                                                                                                                                                                                                                                                                              <w:marLeft w:val="0"/>
                                                                                                                                                                                                                                                                                                                                                                                                                                                                                                                                                                                                                                                                                                                                                                                                              <w:marRight w:val="0"/>
                                                                                                                                                                                                                                                                                                                                                                                                                                                                                                                                                                                                                                                                                                                                                                                                              <w:marTop w:val="0"/>
                                                                                                                                                                                                                                                                                                                                                                                                                                                                                                                                                                                                                                                                                                                                                                                                              <w:marBottom w:val="0"/>
                                                                                                                                                                                                                                                                                                                                                                                                                                                                                                                                                                                                                                                                                                                                                                                                              <w:divBdr>
                                                                                                                                                                                                                                                                                                                                                                                                                                                                                                                                                                                                                                                                                                                                                                                                                <w:top w:val="none" w:sz="0" w:space="0" w:color="auto"/>
                                                                                                                                                                                                                                                                                                                                                                                                                                                                                                                                                                                                                                                                                                                                                                                                                <w:left w:val="none" w:sz="0" w:space="0" w:color="auto"/>
                                                                                                                                                                                                                                                                                                                                                                                                                                                                                                                                                                                                                                                                                                                                                                                                                <w:bottom w:val="none" w:sz="0" w:space="0" w:color="auto"/>
                                                                                                                                                                                                                                                                                                                                                                                                                                                                                                                                                                                                                                                                                                                                                                                                                <w:right w:val="none" w:sz="0" w:space="0" w:color="auto"/>
                                                                                                                                                                                                                                                                                                                                                                                                                                                                                                                                                                                                                                                                                                                                                                                                              </w:divBdr>
                                                                                                                                                                                                                                                                                                                                                                                                                                                                                                                                                                                                                                                                                                                                                                                                              <w:divsChild>
                                                                                                                                                                                                                                                                                                                                                                                                                                                                                                                                                                                                                                                                                                                                                                                                                <w:div w:id="616789157">
                                                                                                                                                                                                                                                                                                                                                                                                                                                                                                                                                                                                                                                                                                                                                                                                                  <w:marLeft w:val="0"/>
                                                                                                                                                                                                                                                                                                                                                                                                                                                                                                                                                                                                                                                                                                                                                                                                                  <w:marRight w:val="0"/>
                                                                                                                                                                                                                                                                                                                                                                                                                                                                                                                                                                                                                                                                                                                                                                                                                  <w:marTop w:val="0"/>
                                                                                                                                                                                                                                                                                                                                                                                                                                                                                                                                                                                                                                                                                                                                                                                                                  <w:marBottom w:val="0"/>
                                                                                                                                                                                                                                                                                                                                                                                                                                                                                                                                                                                                                                                                                                                                                                                                                  <w:divBdr>
                                                                                                                                                                                                                                                                                                                                                                                                                                                                                                                                                                                                                                                                                                                                                                                                                    <w:top w:val="none" w:sz="0" w:space="0" w:color="auto"/>
                                                                                                                                                                                                                                                                                                                                                                                                                                                                                                                                                                                                                                                                                                                                                                                                                    <w:left w:val="none" w:sz="0" w:space="0" w:color="auto"/>
                                                                                                                                                                                                                                                                                                                                                                                                                                                                                                                                                                                                                                                                                                                                                                                                                    <w:bottom w:val="none" w:sz="0" w:space="0" w:color="auto"/>
                                                                                                                                                                                                                                                                                                                                                                                                                                                                                                                                                                                                                                                                                                                                                                                                                    <w:right w:val="none" w:sz="0" w:space="0" w:color="auto"/>
                                                                                                                                                                                                                                                                                                                                                                                                                                                                                                                                                                                                                                                                                                                                                                                                                  </w:divBdr>
                                                                                                                                                                                                                                                                                                                                                                                                                                                                                                                                                                                                                                                                                                                                                                                                                  <w:divsChild>
                                                                                                                                                                                                                                                                                                                                                                                                                                                                                                                                                                                                                                                                                                                                                                                                                    <w:div w:id="591283545">
                                                                                                                                                                                                                                                                                                                                                                                                                                                                                                                                                                                                                                                                                                                                                                                                                      <w:marLeft w:val="0"/>
                                                                                                                                                                                                                                                                                                                                                                                                                                                                                                                                                                                                                                                                                                                                                                                                                      <w:marRight w:val="0"/>
                                                                                                                                                                                                                                                                                                                                                                                                                                                                                                                                                                                                                                                                                                                                                                                                                      <w:marTop w:val="0"/>
                                                                                                                                                                                                                                                                                                                                                                                                                                                                                                                                                                                                                                                                                                                                                                                                                      <w:marBottom w:val="0"/>
                                                                                                                                                                                                                                                                                                                                                                                                                                                                                                                                                                                                                                                                                                                                                                                                                      <w:divBdr>
                                                                                                                                                                                                                                                                                                                                                                                                                                                                                                                                                                                                                                                                                                                                                                                                                        <w:top w:val="none" w:sz="0" w:space="0" w:color="auto"/>
                                                                                                                                                                                                                                                                                                                                                                                                                                                                                                                                                                                                                                                                                                                                                                                                                        <w:left w:val="none" w:sz="0" w:space="0" w:color="auto"/>
                                                                                                                                                                                                                                                                                                                                                                                                                                                                                                                                                                                                                                                                                                                                                                                                                        <w:bottom w:val="none" w:sz="0" w:space="0" w:color="auto"/>
                                                                                                                                                                                                                                                                                                                                                                                                                                                                                                                                                                                                                                                                                                                                                                                                                        <w:right w:val="none" w:sz="0" w:space="0" w:color="auto"/>
                                                                                                                                                                                                                                                                                                                                                                                                                                                                                                                                                                                                                                                                                                                                                                                                                      </w:divBdr>
                                                                                                                                                                                                                                                                                                                                                                                                                                                                                                                                                                                                                                                                                                                                                                                                                      <w:divsChild>
                                                                                                                                                                                                                                                                                                                                                                                                                                                                                                                                                                                                                                                                                                                                                                                                                        <w:div w:id="141890396">
                                                                                                                                                                                                                                                                                                                                                                                                                                                                                                                                                                                                                                                                                                                                                                                                                          <w:marLeft w:val="0"/>
                                                                                                                                                                                                                                                                                                                                                                                                                                                                                                                                                                                                                                                                                                                                                                                                                          <w:marRight w:val="0"/>
                                                                                                                                                                                                                                                                                                                                                                                                                                                                                                                                                                                                                                                                                                                                                                                                                          <w:marTop w:val="0"/>
                                                                                                                                                                                                                                                                                                                                                                                                                                                                                                                                                                                                                                                                                                                                                                                                                          <w:marBottom w:val="0"/>
                                                                                                                                                                                                                                                                                                                                                                                                                                                                                                                                                                                                                                                                                                                                                                                                                          <w:divBdr>
                                                                                                                                                                                                                                                                                                                                                                                                                                                                                                                                                                                                                                                                                                                                                                                                                            <w:top w:val="none" w:sz="0" w:space="0" w:color="auto"/>
                                                                                                                                                                                                                                                                                                                                                                                                                                                                                                                                                                                                                                                                                                                                                                                                                            <w:left w:val="none" w:sz="0" w:space="0" w:color="auto"/>
                                                                                                                                                                                                                                                                                                                                                                                                                                                                                                                                                                                                                                                                                                                                                                                                                            <w:bottom w:val="none" w:sz="0" w:space="0" w:color="auto"/>
                                                                                                                                                                                                                                                                                                                                                                                                                                                                                                                                                                                                                                                                                                                                                                                                                            <w:right w:val="none" w:sz="0" w:space="0" w:color="auto"/>
                                                                                                                                                                                                                                                                                                                                                                                                                                                                                                                                                                                                                                                                                                                                                                                                                          </w:divBdr>
                                                                                                                                                                                                                                                                                                                                                                                                                                                                                                                                                                                                                                                                                                                                                                                                                          <w:divsChild>
                                                                                                                                                                                                                                                                                                                                                                                                                                                                                                                                                                                                                                                                                                                                                                                                                            <w:div w:id="1247811604">
                                                                                                                                                                                                                                                                                                                                                                                                                                                                                                                                                                                                                                                                                                                                                                                                                              <w:marLeft w:val="0"/>
                                                                                                                                                                                                                                                                                                                                                                                                                                                                                                                                                                                                                                                                                                                                                                                                                              <w:marRight w:val="0"/>
                                                                                                                                                                                                                                                                                                                                                                                                                                                                                                                                                                                                                                                                                                                                                                                                                              <w:marTop w:val="0"/>
                                                                                                                                                                                                                                                                                                                                                                                                                                                                                                                                                                                                                                                                                                                                                                                                                              <w:marBottom w:val="0"/>
                                                                                                                                                                                                                                                                                                                                                                                                                                                                                                                                                                                                                                                                                                                                                                                                                              <w:divBdr>
                                                                                                                                                                                                                                                                                                                                                                                                                                                                                                                                                                                                                                                                                                                                                                                                                                <w:top w:val="none" w:sz="0" w:space="0" w:color="auto"/>
                                                                                                                                                                                                                                                                                                                                                                                                                                                                                                                                                                                                                                                                                                                                                                                                                                <w:left w:val="none" w:sz="0" w:space="0" w:color="auto"/>
                                                                                                                                                                                                                                                                                                                                                                                                                                                                                                                                                                                                                                                                                                                                                                                                                                <w:bottom w:val="none" w:sz="0" w:space="0" w:color="auto"/>
                                                                                                                                                                                                                                                                                                                                                                                                                                                                                                                                                                                                                                                                                                                                                                                                                                <w:right w:val="none" w:sz="0" w:space="0" w:color="auto"/>
                                                                                                                                                                                                                                                                                                                                                                                                                                                                                                                                                                                                                                                                                                                                                                                                                              </w:divBdr>
                                                                                                                                                                                                                                                                                                                                                                                                                                                                                                                                                                                                                                                                                                                                                                                                                              <w:divsChild>
                                                                                                                                                                                                                                                                                                                                                                                                                                                                                                                                                                                                                                                                                                                                                                                                                                <w:div w:id="148984076">
                                                                                                                                                                                                                                                                                                                                                                                                                                                                                                                                                                                                                                                                                                                                                                                                                                  <w:marLeft w:val="0"/>
                                                                                                                                                                                                                                                                                                                                                                                                                                                                                                                                                                                                                                                                                                                                                                                                                                  <w:marRight w:val="0"/>
                                                                                                                                                                                                                                                                                                                                                                                                                                                                                                                                                                                                                                                                                                                                                                                                                                  <w:marTop w:val="0"/>
                                                                                                                                                                                                                                                                                                                                                                                                                                                                                                                                                                                                                                                                                                                                                                                                                                  <w:marBottom w:val="0"/>
                                                                                                                                                                                                                                                                                                                                                                                                                                                                                                                                                                                                                                                                                                                                                                                                                                  <w:divBdr>
                                                                                                                                                                                                                                                                                                                                                                                                                                                                                                                                                                                                                                                                                                                                                                                                                                    <w:top w:val="none" w:sz="0" w:space="0" w:color="auto"/>
                                                                                                                                                                                                                                                                                                                                                                                                                                                                                                                                                                                                                                                                                                                                                                                                                                    <w:left w:val="none" w:sz="0" w:space="0" w:color="auto"/>
                                                                                                                                                                                                                                                                                                                                                                                                                                                                                                                                                                                                                                                                                                                                                                                                                                    <w:bottom w:val="none" w:sz="0" w:space="0" w:color="auto"/>
                                                                                                                                                                                                                                                                                                                                                                                                                                                                                                                                                                                                                                                                                                                                                                                                                                    <w:right w:val="none" w:sz="0" w:space="0" w:color="auto"/>
                                                                                                                                                                                                                                                                                                                                                                                                                                                                                                                                                                                                                                                                                                                                                                                                                                  </w:divBdr>
                                                                                                                                                                                                                                                                                                                                                                                                                                                                                                                                                                                                                                                                                                                                                                                                                                  <w:divsChild>
                                                                                                                                                                                                                                                                                                                                                                                                                                                                                                                                                                                                                                                                                                                                                                                                                                    <w:div w:id="1599829329">
                                                                                                                                                                                                                                                                                                                                                                                                                                                                                                                                                                                                                                                                                                                                                                                                                                      <w:marLeft w:val="0"/>
                                                                                                                                                                                                                                                                                                                                                                                                                                                                                                                                                                                                                                                                                                                                                                                                                                      <w:marRight w:val="0"/>
                                                                                                                                                                                                                                                                                                                                                                                                                                                                                                                                                                                                                                                                                                                                                                                                                                      <w:marTop w:val="0"/>
                                                                                                                                                                                                                                                                                                                                                                                                                                                                                                                                                                                                                                                                                                                                                                                                                                      <w:marBottom w:val="0"/>
                                                                                                                                                                                                                                                                                                                                                                                                                                                                                                                                                                                                                                                                                                                                                                                                                                      <w:divBdr>
                                                                                                                                                                                                                                                                                                                                                                                                                                                                                                                                                                                                                                                                                                                                                                                                                                        <w:top w:val="none" w:sz="0" w:space="0" w:color="auto"/>
                                                                                                                                                                                                                                                                                                                                                                                                                                                                                                                                                                                                                                                                                                                                                                                                                                        <w:left w:val="none" w:sz="0" w:space="0" w:color="auto"/>
                                                                                                                                                                                                                                                                                                                                                                                                                                                                                                                                                                                                                                                                                                                                                                                                                                        <w:bottom w:val="none" w:sz="0" w:space="0" w:color="auto"/>
                                                                                                                                                                                                                                                                                                                                                                                                                                                                                                                                                                                                                                                                                                                                                                                                                                        <w:right w:val="none" w:sz="0" w:space="0" w:color="auto"/>
                                                                                                                                                                                                                                                                                                                                                                                                                                                                                                                                                                                                                                                                                                                                                                                                                                      </w:divBdr>
                                                                                                                                                                                                                                                                                                                                                                                                                                                                                                                                                                                                                                                                                                                                                                                                                                      <w:divsChild>
                                                                                                                                                                                                                                                                                                                                                                                                                                                                                                                                                                                                                                                                                                                                                                                                                                        <w:div w:id="1367872688">
                                                                                                                                                                                                                                                                                                                                                                                                                                                                                                                                                                                                                                                                                                                                                                                                                                          <w:marLeft w:val="0"/>
                                                                                                                                                                                                                                                                                                                                                                                                                                                                                                                                                                                                                                                                                                                                                                                                                                          <w:marRight w:val="0"/>
                                                                                                                                                                                                                                                                                                                                                                                                                                                                                                                                                                                                                                                                                                                                                                                                                                          <w:marTop w:val="0"/>
                                                                                                                                                                                                                                                                                                                                                                                                                                                                                                                                                                                                                                                                                                                                                                                                                                          <w:marBottom w:val="0"/>
                                                                                                                                                                                                                                                                                                                                                                                                                                                                                                                                                                                                                                                                                                                                                                                                                                          <w:divBdr>
                                                                                                                                                                                                                                                                                                                                                                                                                                                                                                                                                                                                                                                                                                                                                                                                                                            <w:top w:val="none" w:sz="0" w:space="0" w:color="auto"/>
                                                                                                                                                                                                                                                                                                                                                                                                                                                                                                                                                                                                                                                                                                                                                                                                                                            <w:left w:val="none" w:sz="0" w:space="0" w:color="auto"/>
                                                                                                                                                                                                                                                                                                                                                                                                                                                                                                                                                                                                                                                                                                                                                                                                                                            <w:bottom w:val="none" w:sz="0" w:space="0" w:color="auto"/>
                                                                                                                                                                                                                                                                                                                                                                                                                                                                                                                                                                                                                                                                                                                                                                                                                                            <w:right w:val="none" w:sz="0" w:space="0" w:color="auto"/>
                                                                                                                                                                                                                                                                                                                                                                                                                                                                                                                                                                                                                                                                                                                                                                                                                                          </w:divBdr>
                                                                                                                                                                                                                                                                                                                                                                                                                                                                                                                                                                                                                                                                                                                                                                                                                                          <w:divsChild>
                                                                                                                                                                                                                                                                                                                                                                                                                                                                                                                                                                                                                                                                                                                                                                                                                                            <w:div w:id="620920467">
                                                                                                                                                                                                                                                                                                                                                                                                                                                                                                                                                                                                                                                                                                                                                                                                                                              <w:marLeft w:val="0"/>
                                                                                                                                                                                                                                                                                                                                                                                                                                                                                                                                                                                                                                                                                                                                                                                                                                              <w:marRight w:val="0"/>
                                                                                                                                                                                                                                                                                                                                                                                                                                                                                                                                                                                                                                                                                                                                                                                                                                              <w:marTop w:val="0"/>
                                                                                                                                                                                                                                                                                                                                                                                                                                                                                                                                                                                                                                                                                                                                                                                                                                              <w:marBottom w:val="0"/>
                                                                                                                                                                                                                                                                                                                                                                                                                                                                                                                                                                                                                                                                                                                                                                                                                                              <w:divBdr>
                                                                                                                                                                                                                                                                                                                                                                                                                                                                                                                                                                                                                                                                                                                                                                                                                                                <w:top w:val="none" w:sz="0" w:space="0" w:color="auto"/>
                                                                                                                                                                                                                                                                                                                                                                                                                                                                                                                                                                                                                                                                                                                                                                                                                                                <w:left w:val="none" w:sz="0" w:space="0" w:color="auto"/>
                                                                                                                                                                                                                                                                                                                                                                                                                                                                                                                                                                                                                                                                                                                                                                                                                                                <w:bottom w:val="none" w:sz="0" w:space="0" w:color="auto"/>
                                                                                                                                                                                                                                                                                                                                                                                                                                                                                                                                                                                                                                                                                                                                                                                                                                                <w:right w:val="none" w:sz="0" w:space="0" w:color="auto"/>
                                                                                                                                                                                                                                                                                                                                                                                                                                                                                                                                                                                                                                                                                                                                                                                                                                              </w:divBdr>
                                                                                                                                                                                                                                                                                                                                                                                                                                                                                                                                                                                                                                                                                                                                                                                                                                              <w:divsChild>
                                                                                                                                                                                                                                                                                                                                                                                                                                                                                                                                                                                                                                                                                                                                                                                                                                                <w:div w:id="1967739879">
                                                                                                                                                                                                                                                                                                                                                                                                                                                                                                                                                                                                                                                                                                                                                                                                                                                  <w:marLeft w:val="0"/>
                                                                                                                                                                                                                                                                                                                                                                                                                                                                                                                                                                                                                                                                                                                                                                                                                                                  <w:marRight w:val="0"/>
                                                                                                                                                                                                                                                                                                                                                                                                                                                                                                                                                                                                                                                                                                                                                                                                                                                  <w:marTop w:val="0"/>
                                                                                                                                                                                                                                                                                                                                                                                                                                                                                                                                                                                                                                                                                                                                                                                                                                                  <w:marBottom w:val="0"/>
                                                                                                                                                                                                                                                                                                                                                                                                                                                                                                                                                                                                                                                                                                                                                                                                                                                  <w:divBdr>
                                                                                                                                                                                                                                                                                                                                                                                                                                                                                                                                                                                                                                                                                                                                                                                                                                                    <w:top w:val="none" w:sz="0" w:space="0" w:color="auto"/>
                                                                                                                                                                                                                                                                                                                                                                                                                                                                                                                                                                                                                                                                                                                                                                                                                                                    <w:left w:val="none" w:sz="0" w:space="0" w:color="auto"/>
                                                                                                                                                                                                                                                                                                                                                                                                                                                                                                                                                                                                                                                                                                                                                                                                                                                    <w:bottom w:val="none" w:sz="0" w:space="0" w:color="auto"/>
                                                                                                                                                                                                                                                                                                                                                                                                                                                                                                                                                                                                                                                                                                                                                                                                                                                    <w:right w:val="none" w:sz="0" w:space="0" w:color="auto"/>
                                                                                                                                                                                                                                                                                                                                                                                                                                                                                                                                                                                                                                                                                                                                                                                                                                                  </w:divBdr>
                                                                                                                                                                                                                                                                                                                                                                                                                                                                                                                                                                                                                                                                                                                                                                                                                                                  <w:divsChild>
                                                                                                                                                                                                                                                                                                                                                                                                                                                                                                                                                                                                                                                                                                                                                                                                                                                    <w:div w:id="1812097558">
                                                                                                                                                                                                                                                                                                                                                                                                                                                                                                                                                                                                                                                                                                                                                                                                                                                      <w:marLeft w:val="0"/>
                                                                                                                                                                                                                                                                                                                                                                                                                                                                                                                                                                                                                                                                                                                                                                                                                                                      <w:marRight w:val="0"/>
                                                                                                                                                                                                                                                                                                                                                                                                                                                                                                                                                                                                                                                                                                                                                                                                                                                      <w:marTop w:val="0"/>
                                                                                                                                                                                                                                                                                                                                                                                                                                                                                                                                                                                                                                                                                                                                                                                                                                                      <w:marBottom w:val="0"/>
                                                                                                                                                                                                                                                                                                                                                                                                                                                                                                                                                                                                                                                                                                                                                                                                                                                      <w:divBdr>
                                                                                                                                                                                                                                                                                                                                                                                                                                                                                                                                                                                                                                                                                                                                                                                                                                                        <w:top w:val="none" w:sz="0" w:space="0" w:color="auto"/>
                                                                                                                                                                                                                                                                                                                                                                                                                                                                                                                                                                                                                                                                                                                                                                                                                                                        <w:left w:val="none" w:sz="0" w:space="0" w:color="auto"/>
                                                                                                                                                                                                                                                                                                                                                                                                                                                                                                                                                                                                                                                                                                                                                                                                                                                        <w:bottom w:val="none" w:sz="0" w:space="0" w:color="auto"/>
                                                                                                                                                                                                                                                                                                                                                                                                                                                                                                                                                                                                                                                                                                                                                                                                                                                        <w:right w:val="none" w:sz="0" w:space="0" w:color="auto"/>
                                                                                                                                                                                                                                                                                                                                                                                                                                                                                                                                                                                                                                                                                                                                                                                                                                                      </w:divBdr>
                                                                                                                                                                                                                                                                                                                                                                                                                                                                                                                                                                                                                                                                                                                                                                                                                                                      <w:divsChild>
                                                                                                                                                                                                                                                                                                                                                                                                                                                                                                                                                                                                                                                                                                                                                                                                                                                        <w:div w:id="2013098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960454598">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13" Type="http://schemas.openxmlformats.org/officeDocument/2006/relationships/image" Target="media/image3.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www.malariagen.net/apps/pf-crosses/" TargetMode="Externa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 Id="rId14" Type="http://schemas.openxmlformats.org/officeDocument/2006/relationships/image" Target="media/image4.jpeg"/></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2988DE-4837-4D5C-B38E-96CBB659F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26</TotalTime>
  <Pages>1</Pages>
  <Words>78205</Words>
  <Characters>445769</Characters>
  <Application>Microsoft Office Word</Application>
  <DocSecurity>0</DocSecurity>
  <Lines>3714</Lines>
  <Paragraphs>1045</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229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308</cp:revision>
  <cp:lastPrinted>2015-05-13T12:48:00Z</cp:lastPrinted>
  <dcterms:created xsi:type="dcterms:W3CDTF">2014-11-21T18:07:00Z</dcterms:created>
  <dcterms:modified xsi:type="dcterms:W3CDTF">2015-05-13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